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000000">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000000">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000000">
      <w:pPr>
        <w:jc w:val="center"/>
        <w:rPr>
          <w:b/>
          <w:bCs/>
          <w:sz w:val="28"/>
          <w:szCs w:val="28"/>
        </w:rPr>
      </w:pPr>
      <w:r>
        <w:rPr>
          <w:b/>
          <w:bCs/>
          <w:sz w:val="28"/>
          <w:szCs w:val="28"/>
        </w:rPr>
        <w:t xml:space="preserve">UNTUK PENDETEKSIAN KEMASAN </w:t>
      </w:r>
    </w:p>
    <w:p w14:paraId="5F9F1A8F" w14:textId="77777777" w:rsidR="00F97943" w:rsidRDefault="00000000">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000000">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000000">
      <w:pPr>
        <w:jc w:val="center"/>
        <w:rPr>
          <w:b/>
          <w:bCs/>
          <w:sz w:val="28"/>
          <w:szCs w:val="28"/>
        </w:rPr>
      </w:pPr>
      <w:r>
        <w:rPr>
          <w:b/>
          <w:bCs/>
          <w:noProof/>
          <w:sz w:val="28"/>
          <w:szCs w:val="28"/>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000000">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000000">
      <w:pPr>
        <w:spacing w:line="240" w:lineRule="auto"/>
        <w:contextualSpacing w:val="0"/>
        <w:jc w:val="center"/>
        <w:rPr>
          <w:sz w:val="28"/>
          <w:szCs w:val="28"/>
        </w:rPr>
      </w:pPr>
      <w:r>
        <w:rPr>
          <w:sz w:val="28"/>
          <w:szCs w:val="28"/>
        </w:rPr>
        <w:t>Ferry Syarif Fuddin</w:t>
      </w:r>
    </w:p>
    <w:p w14:paraId="33CB36EA" w14:textId="77777777" w:rsidR="00F97943" w:rsidRDefault="00000000">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000000">
      <w:pPr>
        <w:jc w:val="center"/>
        <w:rPr>
          <w:b/>
          <w:bCs/>
          <w:sz w:val="28"/>
          <w:szCs w:val="28"/>
        </w:rPr>
      </w:pPr>
      <w:r>
        <w:rPr>
          <w:b/>
          <w:bCs/>
          <w:sz w:val="28"/>
          <w:szCs w:val="28"/>
        </w:rPr>
        <w:t>PROGRAM STUDI TEKNIK INFORMATIKA</w:t>
      </w:r>
    </w:p>
    <w:p w14:paraId="689BE13D" w14:textId="77777777" w:rsidR="00F97943" w:rsidRDefault="00000000">
      <w:pPr>
        <w:jc w:val="center"/>
        <w:rPr>
          <w:b/>
          <w:bCs/>
          <w:sz w:val="28"/>
          <w:szCs w:val="28"/>
        </w:rPr>
      </w:pPr>
      <w:r>
        <w:rPr>
          <w:b/>
          <w:bCs/>
          <w:sz w:val="28"/>
          <w:szCs w:val="28"/>
        </w:rPr>
        <w:t>FAKULTAS SAIN DAN TEKNOLOGI</w:t>
      </w:r>
    </w:p>
    <w:p w14:paraId="3F1CC44A" w14:textId="54141173" w:rsidR="00F97943" w:rsidRDefault="00000000">
      <w:pPr>
        <w:jc w:val="center"/>
        <w:rPr>
          <w:b/>
          <w:bCs/>
          <w:sz w:val="28"/>
          <w:szCs w:val="28"/>
        </w:rPr>
      </w:pPr>
      <w:r>
        <w:rPr>
          <w:b/>
          <w:bCs/>
          <w:sz w:val="28"/>
          <w:szCs w:val="28"/>
        </w:rPr>
        <w:t xml:space="preserve">UNIVERSITAS NAHDLATUL ULAMA SUNAN GIRI </w:t>
      </w:r>
    </w:p>
    <w:p w14:paraId="4DA330A3" w14:textId="1285460B" w:rsidR="00EA0CA9" w:rsidRDefault="00000000">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23E4906C" w14:textId="0B98B560" w:rsidR="00EA0CA9" w:rsidRDefault="00EA0CA9" w:rsidP="00EA0CA9">
      <w:pPr>
        <w:rPr>
          <w:rFonts w:hint="eastAsia"/>
          <w:b/>
          <w:bCs/>
          <w:sz w:val="28"/>
          <w:szCs w:val="28"/>
          <w:lang w:eastAsia="zh-CN"/>
        </w:rPr>
      </w:pPr>
      <w:r>
        <w:rPr>
          <w:rFonts w:hint="eastAsia"/>
          <w:b/>
          <w:bCs/>
          <w:noProof/>
          <w:sz w:val="28"/>
          <w:szCs w:val="28"/>
          <w:lang w:eastAsia="zh-CN"/>
        </w:rPr>
        <w:lastRenderedPageBreak/>
        <w:drawing>
          <wp:inline distT="0" distB="0" distL="0" distR="0" wp14:anchorId="6503BC1D" wp14:editId="7C72E968">
            <wp:extent cx="5039995" cy="6776085"/>
            <wp:effectExtent l="0" t="0" r="1905" b="5715"/>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5" cy="6776085"/>
                    </a:xfrm>
                    <a:prstGeom prst="rect">
                      <a:avLst/>
                    </a:prstGeom>
                  </pic:spPr>
                </pic:pic>
              </a:graphicData>
            </a:graphic>
          </wp:inline>
        </w:drawing>
      </w:r>
    </w:p>
    <w:p w14:paraId="69503D77" w14:textId="2F81B099" w:rsidR="00F97943" w:rsidRDefault="00EA0CA9" w:rsidP="00EA0CA9">
      <w:pPr>
        <w:spacing w:line="240" w:lineRule="auto"/>
        <w:contextualSpacing w:val="0"/>
        <w:jc w:val="left"/>
        <w:rPr>
          <w:rFonts w:hint="eastAsia"/>
          <w:b/>
          <w:bCs/>
          <w:sz w:val="28"/>
          <w:szCs w:val="28"/>
          <w:lang w:eastAsia="zh-CN"/>
        </w:rPr>
      </w:pPr>
      <w:r>
        <w:rPr>
          <w:b/>
          <w:bCs/>
          <w:sz w:val="28"/>
          <w:szCs w:val="28"/>
        </w:rPr>
        <w:br w:type="page"/>
      </w:r>
    </w:p>
    <w:p w14:paraId="088DAA52" w14:textId="77777777" w:rsidR="00F97943" w:rsidRDefault="00000000">
      <w:pPr>
        <w:pStyle w:val="Heading1"/>
      </w:pPr>
      <w:bookmarkStart w:id="0" w:name="_Toc130610708"/>
      <w:r>
        <w:lastRenderedPageBreak/>
        <w:t>DAFTAR ISI</w:t>
      </w:r>
      <w:bookmarkEnd w:id="0"/>
    </w:p>
    <w:p w14:paraId="3DCBBBBE" w14:textId="77777777" w:rsidR="00F97943" w:rsidRDefault="00F97943"/>
    <w:p w14:paraId="4BEE4B74" w14:textId="54B371D4" w:rsidR="00F97943" w:rsidRDefault="00000000">
      <w:pPr>
        <w:pStyle w:val="TOC1"/>
        <w:tabs>
          <w:tab w:val="right" w:leader="dot" w:pos="7927"/>
        </w:tabs>
        <w:spacing w:after="0"/>
        <w:rPr>
          <w:rFonts w:asciiTheme="minorHAnsi" w:eastAsiaTheme="minorEastAsia" w:hAnsiTheme="minorHAnsi"/>
          <w:sz w:val="22"/>
          <w:lang w:eastAsia="zh-CN"/>
        </w:rPr>
      </w:pPr>
      <w:r>
        <w:fldChar w:fldCharType="begin"/>
      </w:r>
      <w:r>
        <w:instrText xml:space="preserve"> TOC \o "1-2" \h \z \u </w:instrText>
      </w:r>
      <w:r>
        <w:fldChar w:fldCharType="separate"/>
      </w:r>
      <w:hyperlink w:anchor="_Toc130610708" w:history="1">
        <w:r>
          <w:rPr>
            <w:rStyle w:val="Hyperlink"/>
          </w:rPr>
          <w:t>DAFTAR ISI</w:t>
        </w:r>
        <w:r>
          <w:tab/>
        </w:r>
        <w:r>
          <w:fldChar w:fldCharType="begin"/>
        </w:r>
        <w:r>
          <w:instrText xml:space="preserve"> PAGEREF _Toc130610708 \h </w:instrText>
        </w:r>
        <w:r>
          <w:fldChar w:fldCharType="separate"/>
        </w:r>
        <w:r w:rsidR="00A66CEE">
          <w:rPr>
            <w:noProof/>
          </w:rPr>
          <w:t>v</w:t>
        </w:r>
        <w:r>
          <w:fldChar w:fldCharType="end"/>
        </w:r>
      </w:hyperlink>
    </w:p>
    <w:p w14:paraId="0FD17C68" w14:textId="640B0386" w:rsidR="00F97943" w:rsidRDefault="00000000">
      <w:pPr>
        <w:pStyle w:val="TOC1"/>
        <w:tabs>
          <w:tab w:val="right" w:leader="dot" w:pos="7927"/>
        </w:tabs>
        <w:spacing w:after="0"/>
        <w:rPr>
          <w:rFonts w:asciiTheme="minorHAnsi" w:eastAsiaTheme="minorEastAsia" w:hAnsiTheme="minorHAnsi"/>
          <w:sz w:val="22"/>
          <w:lang w:eastAsia="zh-CN"/>
        </w:rPr>
      </w:pPr>
      <w:hyperlink w:anchor="_Toc130610709" w:history="1">
        <w:r>
          <w:rPr>
            <w:rStyle w:val="Hyperlink"/>
          </w:rPr>
          <w:t>DAFTAR TABEL</w:t>
        </w:r>
        <w:r>
          <w:tab/>
        </w:r>
        <w:r>
          <w:fldChar w:fldCharType="begin"/>
        </w:r>
        <w:r>
          <w:instrText xml:space="preserve"> PAGEREF _Toc130610709 \h </w:instrText>
        </w:r>
        <w:r>
          <w:fldChar w:fldCharType="separate"/>
        </w:r>
        <w:r w:rsidR="00A66CEE">
          <w:rPr>
            <w:noProof/>
          </w:rPr>
          <w:t>vii</w:t>
        </w:r>
        <w:r>
          <w:fldChar w:fldCharType="end"/>
        </w:r>
      </w:hyperlink>
    </w:p>
    <w:p w14:paraId="729E5E65" w14:textId="44A3A3DA" w:rsidR="00F97943" w:rsidRDefault="00000000">
      <w:pPr>
        <w:pStyle w:val="TOC1"/>
        <w:tabs>
          <w:tab w:val="right" w:leader="dot" w:pos="7927"/>
        </w:tabs>
        <w:spacing w:after="0"/>
        <w:rPr>
          <w:rFonts w:asciiTheme="minorHAnsi" w:eastAsiaTheme="minorEastAsia" w:hAnsiTheme="minorHAnsi"/>
          <w:sz w:val="22"/>
          <w:lang w:eastAsia="zh-CN"/>
        </w:rPr>
      </w:pPr>
      <w:hyperlink w:anchor="_Toc130610710" w:history="1">
        <w:r>
          <w:rPr>
            <w:rStyle w:val="Hyperlink"/>
          </w:rPr>
          <w:t>DAFTAR GAMBAR</w:t>
        </w:r>
        <w:r>
          <w:tab/>
        </w:r>
        <w:r>
          <w:fldChar w:fldCharType="begin"/>
        </w:r>
        <w:r>
          <w:instrText xml:space="preserve"> PAGEREF _Toc130610710 \h </w:instrText>
        </w:r>
        <w:r>
          <w:fldChar w:fldCharType="separate"/>
        </w:r>
        <w:r w:rsidR="00A66CEE">
          <w:rPr>
            <w:noProof/>
          </w:rPr>
          <w:t>viii</w:t>
        </w:r>
        <w:r>
          <w:fldChar w:fldCharType="end"/>
        </w:r>
      </w:hyperlink>
    </w:p>
    <w:p w14:paraId="409846DF" w14:textId="0EF64220" w:rsidR="00F97943" w:rsidRDefault="00000000">
      <w:pPr>
        <w:pStyle w:val="TOC1"/>
        <w:tabs>
          <w:tab w:val="right" w:leader="dot" w:pos="7927"/>
        </w:tabs>
        <w:spacing w:after="0"/>
        <w:rPr>
          <w:rFonts w:asciiTheme="minorHAnsi" w:eastAsiaTheme="minorEastAsia" w:hAnsiTheme="minorHAnsi"/>
          <w:sz w:val="22"/>
          <w:lang w:eastAsia="zh-CN"/>
        </w:rPr>
      </w:pPr>
      <w:hyperlink w:anchor="_Toc130610711" w:history="1">
        <w:r>
          <w:rPr>
            <w:rStyle w:val="Hyperlink"/>
          </w:rPr>
          <w:t>DAFTAR LAMPIRAN</w:t>
        </w:r>
        <w:r>
          <w:tab/>
        </w:r>
        <w:r>
          <w:fldChar w:fldCharType="begin"/>
        </w:r>
        <w:r>
          <w:instrText xml:space="preserve"> PAGEREF _Toc130610711 \h </w:instrText>
        </w:r>
        <w:r>
          <w:fldChar w:fldCharType="separate"/>
        </w:r>
        <w:r w:rsidR="00A66CEE">
          <w:rPr>
            <w:noProof/>
          </w:rPr>
          <w:t>ix</w:t>
        </w:r>
        <w:r>
          <w:fldChar w:fldCharType="end"/>
        </w:r>
      </w:hyperlink>
    </w:p>
    <w:p w14:paraId="2CE3AE5B" w14:textId="77777777" w:rsidR="00F97943" w:rsidRDefault="00000000">
      <w:pPr>
        <w:pStyle w:val="TOC1"/>
        <w:tabs>
          <w:tab w:val="right" w:leader="dot" w:pos="7927"/>
        </w:tabs>
        <w:spacing w:after="0"/>
        <w:rPr>
          <w:rFonts w:asciiTheme="minorHAnsi" w:eastAsiaTheme="minorEastAsia" w:hAnsiTheme="minorHAnsi"/>
          <w:sz w:val="22"/>
          <w:lang w:eastAsia="zh-CN"/>
        </w:rPr>
      </w:pPr>
      <w:hyperlink w:anchor="_Toc130610712" w:history="1">
        <w:r>
          <w:rPr>
            <w:rStyle w:val="Hyperlink"/>
          </w:rPr>
          <w:t>BAB I</w:t>
        </w:r>
      </w:hyperlink>
    </w:p>
    <w:p w14:paraId="35A4AEA1" w14:textId="5396606C" w:rsidR="00F97943" w:rsidRDefault="00000000">
      <w:pPr>
        <w:pStyle w:val="TOC1"/>
        <w:tabs>
          <w:tab w:val="right" w:leader="dot" w:pos="7927"/>
        </w:tabs>
        <w:spacing w:after="0"/>
        <w:rPr>
          <w:rFonts w:asciiTheme="minorHAnsi" w:eastAsiaTheme="minorEastAsia" w:hAnsiTheme="minorHAnsi"/>
          <w:sz w:val="22"/>
          <w:lang w:eastAsia="zh-CN"/>
        </w:rPr>
      </w:pPr>
      <w:hyperlink w:anchor="_Toc130610713" w:history="1">
        <w:r>
          <w:rPr>
            <w:rStyle w:val="Hyperlink"/>
          </w:rPr>
          <w:t>PENDAHULUAN</w:t>
        </w:r>
        <w:r>
          <w:tab/>
        </w:r>
        <w:r>
          <w:fldChar w:fldCharType="begin"/>
        </w:r>
        <w:r>
          <w:instrText xml:space="preserve"> PAGEREF _Toc130610713 \h </w:instrText>
        </w:r>
        <w:r>
          <w:fldChar w:fldCharType="separate"/>
        </w:r>
        <w:r w:rsidR="00A66CEE">
          <w:rPr>
            <w:noProof/>
          </w:rPr>
          <w:t>10</w:t>
        </w:r>
        <w:r>
          <w:fldChar w:fldCharType="end"/>
        </w:r>
      </w:hyperlink>
    </w:p>
    <w:p w14:paraId="09CC1A9A" w14:textId="090BB947" w:rsidR="00F97943" w:rsidRDefault="00000000">
      <w:pPr>
        <w:pStyle w:val="TOC2"/>
        <w:tabs>
          <w:tab w:val="left" w:pos="880"/>
          <w:tab w:val="right" w:leader="dot" w:pos="7927"/>
        </w:tabs>
        <w:spacing w:after="0"/>
        <w:rPr>
          <w:rFonts w:asciiTheme="minorHAnsi" w:eastAsiaTheme="minorEastAsia" w:hAnsiTheme="minorHAnsi"/>
          <w:sz w:val="22"/>
          <w:lang w:eastAsia="zh-CN"/>
        </w:rPr>
      </w:pPr>
      <w:hyperlink w:anchor="_Toc130610714" w:history="1">
        <w:r>
          <w:rPr>
            <w:rStyle w:val="Hyperlink"/>
          </w:rPr>
          <w:t>1.1.</w:t>
        </w:r>
        <w:r>
          <w:rPr>
            <w:rFonts w:asciiTheme="minorHAnsi" w:eastAsiaTheme="minorEastAsia" w:hAnsiTheme="minorHAnsi"/>
            <w:sz w:val="22"/>
            <w:lang w:eastAsia="zh-CN"/>
          </w:rPr>
          <w:tab/>
        </w:r>
        <w:r>
          <w:rPr>
            <w:rStyle w:val="Hyperlink"/>
          </w:rPr>
          <w:t>Latar Belakang</w:t>
        </w:r>
        <w:r>
          <w:tab/>
        </w:r>
        <w:r>
          <w:fldChar w:fldCharType="begin"/>
        </w:r>
        <w:r>
          <w:instrText xml:space="preserve"> PAGEREF _Toc130610714 \h </w:instrText>
        </w:r>
        <w:r>
          <w:fldChar w:fldCharType="separate"/>
        </w:r>
        <w:r w:rsidR="00A66CEE">
          <w:rPr>
            <w:noProof/>
          </w:rPr>
          <w:t>10</w:t>
        </w:r>
        <w:r>
          <w:fldChar w:fldCharType="end"/>
        </w:r>
      </w:hyperlink>
    </w:p>
    <w:p w14:paraId="76253DB0" w14:textId="328721C4" w:rsidR="00F97943" w:rsidRDefault="00000000">
      <w:pPr>
        <w:pStyle w:val="TOC2"/>
        <w:tabs>
          <w:tab w:val="left" w:pos="880"/>
          <w:tab w:val="right" w:leader="dot" w:pos="7927"/>
        </w:tabs>
        <w:spacing w:after="0"/>
        <w:rPr>
          <w:rFonts w:asciiTheme="minorHAnsi" w:eastAsiaTheme="minorEastAsia" w:hAnsiTheme="minorHAnsi"/>
          <w:sz w:val="22"/>
          <w:lang w:eastAsia="zh-CN"/>
        </w:rPr>
      </w:pPr>
      <w:hyperlink w:anchor="_Toc130610715" w:history="1">
        <w:r>
          <w:rPr>
            <w:rStyle w:val="Hyperlink"/>
          </w:rPr>
          <w:t>1.2.</w:t>
        </w:r>
        <w:r>
          <w:rPr>
            <w:rFonts w:asciiTheme="minorHAnsi" w:eastAsiaTheme="minorEastAsia" w:hAnsiTheme="minorHAnsi"/>
            <w:sz w:val="22"/>
            <w:lang w:eastAsia="zh-CN"/>
          </w:rPr>
          <w:tab/>
        </w:r>
        <w:r>
          <w:rPr>
            <w:rStyle w:val="Hyperlink"/>
          </w:rPr>
          <w:t>Rumusan Masalah</w:t>
        </w:r>
        <w:r>
          <w:tab/>
        </w:r>
        <w:r>
          <w:fldChar w:fldCharType="begin"/>
        </w:r>
        <w:r>
          <w:instrText xml:space="preserve"> PAGEREF _Toc130610715 \h </w:instrText>
        </w:r>
        <w:r>
          <w:fldChar w:fldCharType="separate"/>
        </w:r>
        <w:r w:rsidR="00A66CEE">
          <w:rPr>
            <w:noProof/>
          </w:rPr>
          <w:t>11</w:t>
        </w:r>
        <w:r>
          <w:fldChar w:fldCharType="end"/>
        </w:r>
      </w:hyperlink>
    </w:p>
    <w:p w14:paraId="0DBC8E8A" w14:textId="498B159C" w:rsidR="00F97943" w:rsidRDefault="00000000">
      <w:pPr>
        <w:pStyle w:val="TOC2"/>
        <w:tabs>
          <w:tab w:val="left" w:pos="880"/>
          <w:tab w:val="right" w:leader="dot" w:pos="7927"/>
        </w:tabs>
        <w:spacing w:after="0"/>
        <w:rPr>
          <w:rFonts w:asciiTheme="minorHAnsi" w:eastAsiaTheme="minorEastAsia" w:hAnsiTheme="minorHAnsi"/>
          <w:sz w:val="22"/>
          <w:lang w:eastAsia="zh-CN"/>
        </w:rPr>
      </w:pPr>
      <w:hyperlink w:anchor="_Toc130610716" w:history="1">
        <w:r>
          <w:rPr>
            <w:rStyle w:val="Hyperlink"/>
          </w:rPr>
          <w:t>1.3.</w:t>
        </w:r>
        <w:r>
          <w:rPr>
            <w:rFonts w:asciiTheme="minorHAnsi" w:eastAsiaTheme="minorEastAsia" w:hAnsiTheme="minorHAnsi"/>
            <w:sz w:val="22"/>
            <w:lang w:eastAsia="zh-CN"/>
          </w:rPr>
          <w:tab/>
        </w:r>
        <w:r>
          <w:rPr>
            <w:rStyle w:val="Hyperlink"/>
          </w:rPr>
          <w:t>Tujuan Penelitian</w:t>
        </w:r>
        <w:r>
          <w:tab/>
        </w:r>
        <w:r>
          <w:fldChar w:fldCharType="begin"/>
        </w:r>
        <w:r>
          <w:instrText xml:space="preserve"> PAGEREF _Toc130610716 \h </w:instrText>
        </w:r>
        <w:r>
          <w:fldChar w:fldCharType="separate"/>
        </w:r>
        <w:r w:rsidR="00A66CEE">
          <w:rPr>
            <w:noProof/>
          </w:rPr>
          <w:t>12</w:t>
        </w:r>
        <w:r>
          <w:fldChar w:fldCharType="end"/>
        </w:r>
      </w:hyperlink>
    </w:p>
    <w:p w14:paraId="15B4F284" w14:textId="72997FBB" w:rsidR="00F97943" w:rsidRDefault="00000000">
      <w:pPr>
        <w:pStyle w:val="TOC2"/>
        <w:tabs>
          <w:tab w:val="left" w:pos="880"/>
          <w:tab w:val="right" w:leader="dot" w:pos="7927"/>
        </w:tabs>
        <w:spacing w:after="0"/>
        <w:rPr>
          <w:rFonts w:asciiTheme="minorHAnsi" w:eastAsiaTheme="minorEastAsia" w:hAnsiTheme="minorHAnsi"/>
          <w:sz w:val="22"/>
          <w:lang w:eastAsia="zh-CN"/>
        </w:rPr>
      </w:pPr>
      <w:hyperlink w:anchor="_Toc130610717" w:history="1">
        <w:r>
          <w:rPr>
            <w:rStyle w:val="Hyperlink"/>
          </w:rPr>
          <w:t>1.4.</w:t>
        </w:r>
        <w:r>
          <w:rPr>
            <w:rFonts w:asciiTheme="minorHAnsi" w:eastAsiaTheme="minorEastAsia" w:hAnsiTheme="minorHAnsi"/>
            <w:sz w:val="22"/>
            <w:lang w:eastAsia="zh-CN"/>
          </w:rPr>
          <w:tab/>
        </w:r>
        <w:r>
          <w:rPr>
            <w:rStyle w:val="Hyperlink"/>
          </w:rPr>
          <w:t>Manfaat</w:t>
        </w:r>
        <w:r>
          <w:tab/>
        </w:r>
        <w:r>
          <w:fldChar w:fldCharType="begin"/>
        </w:r>
        <w:r>
          <w:instrText xml:space="preserve"> PAGEREF _Toc130610717 \h </w:instrText>
        </w:r>
        <w:r>
          <w:fldChar w:fldCharType="separate"/>
        </w:r>
        <w:r w:rsidR="00A66CEE">
          <w:rPr>
            <w:noProof/>
          </w:rPr>
          <w:t>12</w:t>
        </w:r>
        <w:r>
          <w:fldChar w:fldCharType="end"/>
        </w:r>
      </w:hyperlink>
    </w:p>
    <w:p w14:paraId="59C87623" w14:textId="77777777" w:rsidR="00F97943" w:rsidRDefault="00000000">
      <w:pPr>
        <w:pStyle w:val="TOC1"/>
        <w:tabs>
          <w:tab w:val="right" w:leader="dot" w:pos="7927"/>
        </w:tabs>
        <w:spacing w:after="0"/>
        <w:rPr>
          <w:rFonts w:asciiTheme="minorHAnsi" w:eastAsiaTheme="minorEastAsia" w:hAnsiTheme="minorHAnsi"/>
          <w:sz w:val="22"/>
          <w:lang w:eastAsia="zh-CN"/>
        </w:rPr>
      </w:pPr>
      <w:hyperlink w:anchor="_Toc130610718" w:history="1">
        <w:r>
          <w:rPr>
            <w:rStyle w:val="Hyperlink"/>
          </w:rPr>
          <w:t>BAB II</w:t>
        </w:r>
      </w:hyperlink>
    </w:p>
    <w:p w14:paraId="7A6901CA" w14:textId="1A2B633F" w:rsidR="00F97943" w:rsidRDefault="00000000">
      <w:pPr>
        <w:pStyle w:val="TOC1"/>
        <w:tabs>
          <w:tab w:val="right" w:leader="dot" w:pos="7927"/>
        </w:tabs>
        <w:spacing w:after="0"/>
        <w:rPr>
          <w:rFonts w:asciiTheme="minorHAnsi" w:eastAsiaTheme="minorEastAsia" w:hAnsiTheme="minorHAnsi"/>
          <w:sz w:val="22"/>
          <w:lang w:eastAsia="zh-CN"/>
        </w:rPr>
      </w:pPr>
      <w:hyperlink w:anchor="_Toc130610719" w:history="1">
        <w:r>
          <w:rPr>
            <w:rStyle w:val="Hyperlink"/>
          </w:rPr>
          <w:t>TINJAUAN PUSTAKA</w:t>
        </w:r>
        <w:r>
          <w:tab/>
        </w:r>
        <w:r>
          <w:fldChar w:fldCharType="begin"/>
        </w:r>
        <w:r>
          <w:instrText xml:space="preserve"> PAGEREF _Toc130610719 \h </w:instrText>
        </w:r>
        <w:r>
          <w:fldChar w:fldCharType="separate"/>
        </w:r>
        <w:r w:rsidR="00A66CEE">
          <w:rPr>
            <w:noProof/>
          </w:rPr>
          <w:t>13</w:t>
        </w:r>
        <w:r>
          <w:fldChar w:fldCharType="end"/>
        </w:r>
      </w:hyperlink>
    </w:p>
    <w:p w14:paraId="2976A3DC" w14:textId="2DC7E366" w:rsidR="00F97943" w:rsidRDefault="00000000">
      <w:pPr>
        <w:pStyle w:val="TOC2"/>
        <w:tabs>
          <w:tab w:val="left" w:pos="880"/>
          <w:tab w:val="right" w:leader="dot" w:pos="7927"/>
        </w:tabs>
        <w:spacing w:after="0"/>
        <w:rPr>
          <w:rFonts w:asciiTheme="minorHAnsi" w:eastAsiaTheme="minorEastAsia" w:hAnsiTheme="minorHAnsi"/>
          <w:sz w:val="22"/>
          <w:lang w:eastAsia="zh-CN"/>
        </w:rPr>
      </w:pPr>
      <w:hyperlink w:anchor="_Toc130610722" w:history="1">
        <w:r>
          <w:rPr>
            <w:rStyle w:val="Hyperlink"/>
          </w:rPr>
          <w:t>2.1.</w:t>
        </w:r>
        <w:r>
          <w:rPr>
            <w:rFonts w:asciiTheme="minorHAnsi" w:eastAsiaTheme="minorEastAsia" w:hAnsiTheme="minorHAnsi"/>
            <w:sz w:val="22"/>
            <w:lang w:eastAsia="zh-CN"/>
          </w:rPr>
          <w:tab/>
        </w:r>
        <w:r>
          <w:rPr>
            <w:rStyle w:val="Hyperlink"/>
          </w:rPr>
          <w:t>Landasan Teori</w:t>
        </w:r>
        <w:r>
          <w:tab/>
        </w:r>
        <w:r>
          <w:fldChar w:fldCharType="begin"/>
        </w:r>
        <w:r>
          <w:instrText xml:space="preserve"> PAGEREF _Toc130610722 \h </w:instrText>
        </w:r>
        <w:r>
          <w:fldChar w:fldCharType="separate"/>
        </w:r>
        <w:r w:rsidR="00A66CEE">
          <w:rPr>
            <w:noProof/>
          </w:rPr>
          <w:t>13</w:t>
        </w:r>
        <w:r>
          <w:fldChar w:fldCharType="end"/>
        </w:r>
      </w:hyperlink>
    </w:p>
    <w:p w14:paraId="477903F7" w14:textId="7E0810E4"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23" w:history="1">
        <w:r>
          <w:rPr>
            <w:rStyle w:val="Hyperlink"/>
          </w:rPr>
          <w:t>2.1.1.</w:t>
        </w:r>
        <w:r>
          <w:rPr>
            <w:rFonts w:asciiTheme="minorHAnsi" w:eastAsiaTheme="minorEastAsia" w:hAnsiTheme="minorHAnsi"/>
            <w:sz w:val="22"/>
            <w:lang w:eastAsia="zh-CN"/>
          </w:rPr>
          <w:tab/>
        </w:r>
        <w:r>
          <w:rPr>
            <w:rStyle w:val="Hyperlink"/>
            <w:i/>
            <w:iCs/>
          </w:rPr>
          <w:t>Deep Learning</w:t>
        </w:r>
        <w:r>
          <w:tab/>
        </w:r>
        <w:r>
          <w:fldChar w:fldCharType="begin"/>
        </w:r>
        <w:r>
          <w:instrText xml:space="preserve"> PAGEREF _Toc130610723 \h </w:instrText>
        </w:r>
        <w:r>
          <w:fldChar w:fldCharType="separate"/>
        </w:r>
        <w:r w:rsidR="00A66CEE">
          <w:rPr>
            <w:noProof/>
          </w:rPr>
          <w:t>13</w:t>
        </w:r>
        <w:r>
          <w:fldChar w:fldCharType="end"/>
        </w:r>
      </w:hyperlink>
    </w:p>
    <w:p w14:paraId="0899FACB" w14:textId="55CAFBA7"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24" w:history="1">
        <w:r>
          <w:rPr>
            <w:rStyle w:val="Hyperlink"/>
          </w:rPr>
          <w:t>2.1.2.</w:t>
        </w:r>
        <w:r>
          <w:rPr>
            <w:rFonts w:asciiTheme="minorHAnsi" w:eastAsiaTheme="minorEastAsia" w:hAnsiTheme="minorHAnsi"/>
            <w:sz w:val="22"/>
            <w:lang w:eastAsia="zh-CN"/>
          </w:rPr>
          <w:tab/>
        </w:r>
        <w:r>
          <w:rPr>
            <w:rStyle w:val="Hyperlink"/>
          </w:rPr>
          <w:t>Citra Digital</w:t>
        </w:r>
        <w:r>
          <w:tab/>
        </w:r>
        <w:r>
          <w:fldChar w:fldCharType="begin"/>
        </w:r>
        <w:r>
          <w:instrText xml:space="preserve"> PAGEREF _Toc130610724 \h </w:instrText>
        </w:r>
        <w:r>
          <w:fldChar w:fldCharType="separate"/>
        </w:r>
        <w:r w:rsidR="00A66CEE">
          <w:rPr>
            <w:noProof/>
          </w:rPr>
          <w:t>13</w:t>
        </w:r>
        <w:r>
          <w:fldChar w:fldCharType="end"/>
        </w:r>
      </w:hyperlink>
    </w:p>
    <w:p w14:paraId="1636EBFB" w14:textId="147A5845"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25" w:history="1">
        <w:r>
          <w:rPr>
            <w:rStyle w:val="Hyperlink"/>
          </w:rPr>
          <w:t>2.1.3.</w:t>
        </w:r>
        <w:r>
          <w:rPr>
            <w:rFonts w:asciiTheme="minorHAnsi" w:eastAsiaTheme="minorEastAsia" w:hAnsiTheme="minorHAnsi"/>
            <w:sz w:val="22"/>
            <w:lang w:eastAsia="zh-CN"/>
          </w:rPr>
          <w:tab/>
        </w:r>
        <w:r>
          <w:rPr>
            <w:rStyle w:val="Hyperlink"/>
            <w:i/>
            <w:iCs/>
          </w:rPr>
          <w:t>Tensorflow</w:t>
        </w:r>
        <w:r>
          <w:tab/>
        </w:r>
        <w:r>
          <w:fldChar w:fldCharType="begin"/>
        </w:r>
        <w:r>
          <w:instrText xml:space="preserve"> PAGEREF _Toc130610725 \h </w:instrText>
        </w:r>
        <w:r>
          <w:fldChar w:fldCharType="separate"/>
        </w:r>
        <w:r w:rsidR="00A66CEE">
          <w:rPr>
            <w:noProof/>
          </w:rPr>
          <w:t>13</w:t>
        </w:r>
        <w:r>
          <w:fldChar w:fldCharType="end"/>
        </w:r>
      </w:hyperlink>
    </w:p>
    <w:p w14:paraId="5407B26E" w14:textId="70C0951A"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26" w:history="1">
        <w:r>
          <w:rPr>
            <w:rStyle w:val="Hyperlink"/>
          </w:rPr>
          <w:t>2.1.4.</w:t>
        </w:r>
        <w:r>
          <w:rPr>
            <w:rFonts w:asciiTheme="minorHAnsi" w:eastAsiaTheme="minorEastAsia" w:hAnsiTheme="minorHAnsi"/>
            <w:sz w:val="22"/>
            <w:lang w:eastAsia="zh-CN"/>
          </w:rPr>
          <w:tab/>
        </w:r>
        <w:r>
          <w:rPr>
            <w:rStyle w:val="Hyperlink"/>
            <w:i/>
            <w:iCs/>
          </w:rPr>
          <w:t>Convulational Neural Network</w:t>
        </w:r>
        <w:r>
          <w:rPr>
            <w:rStyle w:val="Hyperlink"/>
          </w:rPr>
          <w:t xml:space="preserve"> (CNN)</w:t>
        </w:r>
        <w:r>
          <w:tab/>
        </w:r>
        <w:r>
          <w:fldChar w:fldCharType="begin"/>
        </w:r>
        <w:r>
          <w:instrText xml:space="preserve"> PAGEREF _Toc130610726 \h </w:instrText>
        </w:r>
        <w:r>
          <w:fldChar w:fldCharType="separate"/>
        </w:r>
        <w:r w:rsidR="00A66CEE">
          <w:rPr>
            <w:noProof/>
          </w:rPr>
          <w:t>14</w:t>
        </w:r>
        <w:r>
          <w:fldChar w:fldCharType="end"/>
        </w:r>
      </w:hyperlink>
    </w:p>
    <w:p w14:paraId="46551348" w14:textId="4DFC33FC" w:rsidR="00F97943" w:rsidRDefault="00000000">
      <w:pPr>
        <w:pStyle w:val="TOC2"/>
        <w:tabs>
          <w:tab w:val="left" w:pos="880"/>
          <w:tab w:val="right" w:leader="dot" w:pos="7927"/>
        </w:tabs>
        <w:spacing w:after="0"/>
        <w:rPr>
          <w:rFonts w:asciiTheme="minorHAnsi" w:eastAsiaTheme="minorEastAsia" w:hAnsiTheme="minorHAnsi"/>
          <w:sz w:val="22"/>
          <w:lang w:eastAsia="zh-CN"/>
        </w:rPr>
      </w:pPr>
      <w:hyperlink w:anchor="_Toc130610727" w:history="1">
        <w:r>
          <w:rPr>
            <w:rStyle w:val="Hyperlink"/>
          </w:rPr>
          <w:t>2.2.</w:t>
        </w:r>
        <w:r>
          <w:rPr>
            <w:rFonts w:asciiTheme="minorHAnsi" w:eastAsiaTheme="minorEastAsia" w:hAnsiTheme="minorHAnsi"/>
            <w:sz w:val="22"/>
            <w:lang w:eastAsia="zh-CN"/>
          </w:rPr>
          <w:tab/>
        </w:r>
        <w:r>
          <w:rPr>
            <w:rStyle w:val="Hyperlink"/>
          </w:rPr>
          <w:t>Penelitian Relevan</w:t>
        </w:r>
        <w:r>
          <w:tab/>
        </w:r>
        <w:r>
          <w:fldChar w:fldCharType="begin"/>
        </w:r>
        <w:r>
          <w:instrText xml:space="preserve"> PAGEREF _Toc130610727 \h </w:instrText>
        </w:r>
        <w:r>
          <w:fldChar w:fldCharType="separate"/>
        </w:r>
        <w:r w:rsidR="00A66CEE">
          <w:rPr>
            <w:noProof/>
          </w:rPr>
          <w:t>16</w:t>
        </w:r>
        <w:r>
          <w:fldChar w:fldCharType="end"/>
        </w:r>
      </w:hyperlink>
    </w:p>
    <w:p w14:paraId="48D18B85" w14:textId="7BED3F50"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28" w:history="1">
        <w:r>
          <w:rPr>
            <w:rStyle w:val="Hyperlink"/>
          </w:rPr>
          <w:t>2.2.1.</w:t>
        </w:r>
        <w:r>
          <w:rPr>
            <w:rFonts w:asciiTheme="minorHAnsi" w:eastAsiaTheme="minorEastAsia" w:hAnsiTheme="minorHAnsi"/>
            <w:sz w:val="22"/>
            <w:lang w:eastAsia="zh-CN"/>
          </w:rPr>
          <w:tab/>
        </w:r>
        <w:r>
          <w:rPr>
            <w:rStyle w:val="Hyperlink"/>
          </w:rPr>
          <w:t>Jurnal oleh Setyaningsih, E. R., dan Edy, M. S. Tahun 2022</w:t>
        </w:r>
        <w:r>
          <w:tab/>
        </w:r>
        <w:r>
          <w:fldChar w:fldCharType="begin"/>
        </w:r>
        <w:r>
          <w:instrText xml:space="preserve"> PAGEREF _Toc130610728 \h </w:instrText>
        </w:r>
        <w:r>
          <w:fldChar w:fldCharType="separate"/>
        </w:r>
        <w:r w:rsidR="00A66CEE">
          <w:rPr>
            <w:noProof/>
          </w:rPr>
          <w:t>16</w:t>
        </w:r>
        <w:r>
          <w:fldChar w:fldCharType="end"/>
        </w:r>
      </w:hyperlink>
    </w:p>
    <w:p w14:paraId="29E24968" w14:textId="1B6BE5F1"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29" w:history="1">
        <w:r>
          <w:rPr>
            <w:rStyle w:val="Hyperlink"/>
          </w:rPr>
          <w:t>2.2.2.</w:t>
        </w:r>
        <w:r>
          <w:rPr>
            <w:rFonts w:asciiTheme="minorHAnsi" w:eastAsiaTheme="minorEastAsia" w:hAnsiTheme="minorHAnsi"/>
            <w:sz w:val="22"/>
            <w:lang w:eastAsia="zh-CN"/>
          </w:rPr>
          <w:tab/>
        </w:r>
        <w:r>
          <w:rPr>
            <w:rStyle w:val="Hyperlink"/>
          </w:rPr>
          <w:t>Jurnal oleh Setiawan, DKk Tahun 2020</w:t>
        </w:r>
        <w:r>
          <w:tab/>
        </w:r>
        <w:r>
          <w:fldChar w:fldCharType="begin"/>
        </w:r>
        <w:r>
          <w:instrText xml:space="preserve"> PAGEREF _Toc130610729 \h </w:instrText>
        </w:r>
        <w:r>
          <w:fldChar w:fldCharType="separate"/>
        </w:r>
        <w:r w:rsidR="00A66CEE">
          <w:rPr>
            <w:noProof/>
          </w:rPr>
          <w:t>16</w:t>
        </w:r>
        <w:r>
          <w:fldChar w:fldCharType="end"/>
        </w:r>
      </w:hyperlink>
    </w:p>
    <w:p w14:paraId="6926D752" w14:textId="48A2952B"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30" w:history="1">
        <w:r>
          <w:rPr>
            <w:rStyle w:val="Hyperlink"/>
          </w:rPr>
          <w:t>2.2.3.</w:t>
        </w:r>
        <w:r>
          <w:rPr>
            <w:rFonts w:asciiTheme="minorHAnsi" w:eastAsiaTheme="minorEastAsia" w:hAnsiTheme="minorHAnsi"/>
            <w:sz w:val="22"/>
            <w:lang w:eastAsia="zh-CN"/>
          </w:rPr>
          <w:tab/>
        </w:r>
        <w:r>
          <w:rPr>
            <w:rStyle w:val="Hyperlink"/>
          </w:rPr>
          <w:t>Jurnal oleh Tiara Sari dan Haryatmi Tahun 2021</w:t>
        </w:r>
        <w:r>
          <w:tab/>
        </w:r>
        <w:r>
          <w:fldChar w:fldCharType="begin"/>
        </w:r>
        <w:r>
          <w:instrText xml:space="preserve"> PAGEREF _Toc130610730 \h </w:instrText>
        </w:r>
        <w:r>
          <w:fldChar w:fldCharType="separate"/>
        </w:r>
        <w:r w:rsidR="00A66CEE">
          <w:rPr>
            <w:noProof/>
          </w:rPr>
          <w:t>17</w:t>
        </w:r>
        <w:r>
          <w:fldChar w:fldCharType="end"/>
        </w:r>
      </w:hyperlink>
    </w:p>
    <w:p w14:paraId="121F5C01" w14:textId="0835A4B1"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31" w:history="1">
        <w:r>
          <w:rPr>
            <w:rStyle w:val="Hyperlink"/>
          </w:rPr>
          <w:t>2.2.4.</w:t>
        </w:r>
        <w:r>
          <w:rPr>
            <w:rFonts w:asciiTheme="minorHAnsi" w:eastAsiaTheme="minorEastAsia" w:hAnsiTheme="minorHAnsi"/>
            <w:sz w:val="22"/>
            <w:lang w:eastAsia="zh-CN"/>
          </w:rPr>
          <w:tab/>
        </w:r>
        <w:r>
          <w:rPr>
            <w:rStyle w:val="Hyperlink"/>
          </w:rPr>
          <w:t>Jurnal oleh Pham dan Chang Tahun 2023</w:t>
        </w:r>
        <w:r>
          <w:tab/>
        </w:r>
        <w:r>
          <w:fldChar w:fldCharType="begin"/>
        </w:r>
        <w:r>
          <w:instrText xml:space="preserve"> PAGEREF _Toc130610731 \h </w:instrText>
        </w:r>
        <w:r>
          <w:fldChar w:fldCharType="separate"/>
        </w:r>
        <w:r w:rsidR="00A66CEE">
          <w:rPr>
            <w:noProof/>
          </w:rPr>
          <w:t>18</w:t>
        </w:r>
        <w:r>
          <w:fldChar w:fldCharType="end"/>
        </w:r>
      </w:hyperlink>
    </w:p>
    <w:p w14:paraId="58194577" w14:textId="31AACD22"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32" w:history="1">
        <w:r>
          <w:rPr>
            <w:rStyle w:val="Hyperlink"/>
          </w:rPr>
          <w:t>2.2.5.</w:t>
        </w:r>
        <w:r>
          <w:rPr>
            <w:rFonts w:asciiTheme="minorHAnsi" w:eastAsiaTheme="minorEastAsia" w:hAnsiTheme="minorHAnsi"/>
            <w:sz w:val="22"/>
            <w:lang w:eastAsia="zh-CN"/>
          </w:rPr>
          <w:tab/>
        </w:r>
        <w:r>
          <w:rPr>
            <w:rStyle w:val="Hyperlink"/>
          </w:rPr>
          <w:t>Jurnal oleh Listyalina, Dkk Tahun 2022</w:t>
        </w:r>
        <w:r>
          <w:tab/>
        </w:r>
        <w:r>
          <w:fldChar w:fldCharType="begin"/>
        </w:r>
        <w:r>
          <w:instrText xml:space="preserve"> PAGEREF _Toc130610732 \h </w:instrText>
        </w:r>
        <w:r>
          <w:fldChar w:fldCharType="separate"/>
        </w:r>
        <w:r w:rsidR="00A66CEE">
          <w:rPr>
            <w:noProof/>
          </w:rPr>
          <w:t>19</w:t>
        </w:r>
        <w:r>
          <w:fldChar w:fldCharType="end"/>
        </w:r>
      </w:hyperlink>
    </w:p>
    <w:p w14:paraId="5C8ABB6C" w14:textId="229D8F25"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33" w:history="1">
        <w:r>
          <w:rPr>
            <w:rStyle w:val="Hyperlink"/>
          </w:rPr>
          <w:t>2.2.6.</w:t>
        </w:r>
        <w:r>
          <w:rPr>
            <w:rFonts w:asciiTheme="minorHAnsi" w:eastAsiaTheme="minorEastAsia" w:hAnsiTheme="minorHAnsi"/>
            <w:sz w:val="22"/>
            <w:lang w:eastAsia="zh-CN"/>
          </w:rPr>
          <w:tab/>
        </w:r>
        <w:r>
          <w:rPr>
            <w:rStyle w:val="Hyperlink"/>
          </w:rPr>
          <w:t>Jurnal  oleh Priyanti Tahun 2021</w:t>
        </w:r>
        <w:r>
          <w:tab/>
        </w:r>
        <w:r>
          <w:fldChar w:fldCharType="begin"/>
        </w:r>
        <w:r>
          <w:instrText xml:space="preserve"> PAGEREF _Toc130610733 \h </w:instrText>
        </w:r>
        <w:r>
          <w:fldChar w:fldCharType="separate"/>
        </w:r>
        <w:r w:rsidR="00A66CEE">
          <w:rPr>
            <w:noProof/>
          </w:rPr>
          <w:t>20</w:t>
        </w:r>
        <w:r>
          <w:fldChar w:fldCharType="end"/>
        </w:r>
      </w:hyperlink>
    </w:p>
    <w:p w14:paraId="51450C3A" w14:textId="57EAFA6E"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34" w:history="1">
        <w:r>
          <w:rPr>
            <w:rStyle w:val="Hyperlink"/>
          </w:rPr>
          <w:t>2.2.7.</w:t>
        </w:r>
        <w:r>
          <w:rPr>
            <w:rFonts w:asciiTheme="minorHAnsi" w:eastAsiaTheme="minorEastAsia" w:hAnsiTheme="minorHAnsi"/>
            <w:sz w:val="22"/>
            <w:lang w:eastAsia="zh-CN"/>
          </w:rPr>
          <w:tab/>
        </w:r>
        <w:r>
          <w:rPr>
            <w:rStyle w:val="Hyperlink"/>
          </w:rPr>
          <w:t>Jurnal oleh Trisiawan dan Yuliza Tahun 2022</w:t>
        </w:r>
        <w:r>
          <w:tab/>
        </w:r>
        <w:r>
          <w:fldChar w:fldCharType="begin"/>
        </w:r>
        <w:r>
          <w:instrText xml:space="preserve"> PAGEREF _Toc130610734 \h </w:instrText>
        </w:r>
        <w:r>
          <w:fldChar w:fldCharType="separate"/>
        </w:r>
        <w:r w:rsidR="00A66CEE">
          <w:rPr>
            <w:noProof/>
          </w:rPr>
          <w:t>21</w:t>
        </w:r>
        <w:r>
          <w:fldChar w:fldCharType="end"/>
        </w:r>
      </w:hyperlink>
    </w:p>
    <w:p w14:paraId="60F2FFC9" w14:textId="5A298685"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35" w:history="1">
        <w:r>
          <w:rPr>
            <w:rStyle w:val="Hyperlink"/>
          </w:rPr>
          <w:t>2.2.8.</w:t>
        </w:r>
        <w:r>
          <w:rPr>
            <w:rFonts w:asciiTheme="minorHAnsi" w:eastAsiaTheme="minorEastAsia" w:hAnsiTheme="minorHAnsi"/>
            <w:sz w:val="22"/>
            <w:lang w:eastAsia="zh-CN"/>
          </w:rPr>
          <w:tab/>
        </w:r>
        <w:r>
          <w:rPr>
            <w:rStyle w:val="Hyperlink"/>
          </w:rPr>
          <w:t>Jurnal oleh Setiani Tahun 2020</w:t>
        </w:r>
        <w:r>
          <w:tab/>
        </w:r>
        <w:r>
          <w:fldChar w:fldCharType="begin"/>
        </w:r>
        <w:r>
          <w:instrText xml:space="preserve"> PAGEREF _Toc130610735 \h </w:instrText>
        </w:r>
        <w:r>
          <w:fldChar w:fldCharType="separate"/>
        </w:r>
        <w:r w:rsidR="00A66CEE">
          <w:rPr>
            <w:noProof/>
          </w:rPr>
          <w:t>21</w:t>
        </w:r>
        <w:r>
          <w:fldChar w:fldCharType="end"/>
        </w:r>
      </w:hyperlink>
    </w:p>
    <w:p w14:paraId="654B9F61" w14:textId="43080D9D"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36" w:history="1">
        <w:r>
          <w:rPr>
            <w:rStyle w:val="Hyperlink"/>
          </w:rPr>
          <w:t>2.2.9.</w:t>
        </w:r>
        <w:r>
          <w:rPr>
            <w:rFonts w:asciiTheme="minorHAnsi" w:eastAsiaTheme="minorEastAsia" w:hAnsiTheme="minorHAnsi"/>
            <w:sz w:val="22"/>
            <w:lang w:eastAsia="zh-CN"/>
          </w:rPr>
          <w:tab/>
        </w:r>
        <w:r>
          <w:rPr>
            <w:rStyle w:val="Hyperlink"/>
          </w:rPr>
          <w:t>Jurnal oleh Harika Dkk Tahun 2022</w:t>
        </w:r>
        <w:r>
          <w:tab/>
        </w:r>
        <w:r>
          <w:fldChar w:fldCharType="begin"/>
        </w:r>
        <w:r>
          <w:instrText xml:space="preserve"> PAGEREF _Toc130610736 \h </w:instrText>
        </w:r>
        <w:r>
          <w:fldChar w:fldCharType="separate"/>
        </w:r>
        <w:r w:rsidR="00A66CEE">
          <w:rPr>
            <w:noProof/>
          </w:rPr>
          <w:t>22</w:t>
        </w:r>
        <w:r>
          <w:fldChar w:fldCharType="end"/>
        </w:r>
      </w:hyperlink>
    </w:p>
    <w:p w14:paraId="212E3285" w14:textId="2317BD7B" w:rsidR="00F97943" w:rsidRDefault="00000000">
      <w:pPr>
        <w:pStyle w:val="TOC2"/>
        <w:tabs>
          <w:tab w:val="left" w:pos="1200"/>
          <w:tab w:val="right" w:leader="dot" w:pos="7927"/>
        </w:tabs>
        <w:spacing w:after="0"/>
        <w:rPr>
          <w:rFonts w:asciiTheme="minorHAnsi" w:eastAsiaTheme="minorEastAsia" w:hAnsiTheme="minorHAnsi"/>
          <w:sz w:val="22"/>
          <w:lang w:eastAsia="zh-CN"/>
        </w:rPr>
      </w:pPr>
      <w:hyperlink w:anchor="_Toc130610737" w:history="1">
        <w:r>
          <w:rPr>
            <w:rStyle w:val="Hyperlink"/>
          </w:rPr>
          <w:t>2.2.10.</w:t>
        </w:r>
        <w:r>
          <w:rPr>
            <w:rStyle w:val="Hyperlink"/>
            <w:lang w:val="en-US"/>
          </w:rPr>
          <w:t xml:space="preserve">   </w:t>
        </w:r>
        <w:r>
          <w:rPr>
            <w:rStyle w:val="Hyperlink"/>
          </w:rPr>
          <w:t>Jurnal oleh Valentina Dkk Tahun 2020</w:t>
        </w:r>
        <w:r>
          <w:tab/>
        </w:r>
        <w:r>
          <w:fldChar w:fldCharType="begin"/>
        </w:r>
        <w:r>
          <w:instrText xml:space="preserve"> PAGEREF _Toc130610737 \h </w:instrText>
        </w:r>
        <w:r>
          <w:fldChar w:fldCharType="separate"/>
        </w:r>
        <w:r w:rsidR="00A66CEE">
          <w:rPr>
            <w:noProof/>
          </w:rPr>
          <w:t>23</w:t>
        </w:r>
        <w:r>
          <w:fldChar w:fldCharType="end"/>
        </w:r>
      </w:hyperlink>
    </w:p>
    <w:p w14:paraId="0454C979" w14:textId="77777777" w:rsidR="00F97943" w:rsidRDefault="00000000">
      <w:pPr>
        <w:pStyle w:val="TOC1"/>
        <w:tabs>
          <w:tab w:val="right" w:leader="dot" w:pos="7927"/>
        </w:tabs>
        <w:spacing w:after="0"/>
        <w:rPr>
          <w:rFonts w:asciiTheme="minorHAnsi" w:eastAsiaTheme="minorEastAsia" w:hAnsiTheme="minorHAnsi"/>
          <w:sz w:val="22"/>
          <w:lang w:eastAsia="zh-CN"/>
        </w:rPr>
      </w:pPr>
      <w:hyperlink w:anchor="_Toc130610738" w:history="1">
        <w:r>
          <w:rPr>
            <w:rStyle w:val="Hyperlink"/>
          </w:rPr>
          <w:t>BAB III</w:t>
        </w:r>
      </w:hyperlink>
    </w:p>
    <w:p w14:paraId="43C1E06D" w14:textId="2E7A9476" w:rsidR="00F97943" w:rsidRDefault="00000000">
      <w:pPr>
        <w:pStyle w:val="TOC1"/>
        <w:tabs>
          <w:tab w:val="right" w:leader="dot" w:pos="7927"/>
        </w:tabs>
        <w:spacing w:after="0"/>
        <w:rPr>
          <w:rFonts w:asciiTheme="minorHAnsi" w:eastAsiaTheme="minorEastAsia" w:hAnsiTheme="minorHAnsi"/>
          <w:sz w:val="22"/>
          <w:lang w:eastAsia="zh-CN"/>
        </w:rPr>
      </w:pPr>
      <w:hyperlink w:anchor="_Toc130610739" w:history="1">
        <w:r>
          <w:rPr>
            <w:rStyle w:val="Hyperlink"/>
          </w:rPr>
          <w:t>METODE PENELITIAN</w:t>
        </w:r>
        <w:r>
          <w:tab/>
        </w:r>
        <w:r>
          <w:fldChar w:fldCharType="begin"/>
        </w:r>
        <w:r>
          <w:instrText xml:space="preserve"> PAGEREF _Toc130610739 \h </w:instrText>
        </w:r>
        <w:r>
          <w:fldChar w:fldCharType="separate"/>
        </w:r>
        <w:r w:rsidR="00A66CEE">
          <w:rPr>
            <w:noProof/>
          </w:rPr>
          <w:t>29</w:t>
        </w:r>
        <w:r>
          <w:fldChar w:fldCharType="end"/>
        </w:r>
      </w:hyperlink>
    </w:p>
    <w:p w14:paraId="7FCB9BA5" w14:textId="64006F4F" w:rsidR="00F97943" w:rsidRDefault="00000000">
      <w:pPr>
        <w:pStyle w:val="TOC2"/>
        <w:tabs>
          <w:tab w:val="left" w:pos="880"/>
          <w:tab w:val="right" w:leader="dot" w:pos="7927"/>
        </w:tabs>
        <w:spacing w:after="0"/>
        <w:rPr>
          <w:rFonts w:asciiTheme="minorHAnsi" w:eastAsiaTheme="minorEastAsia" w:hAnsiTheme="minorHAnsi"/>
          <w:sz w:val="22"/>
          <w:lang w:eastAsia="zh-CN"/>
        </w:rPr>
      </w:pPr>
      <w:hyperlink w:anchor="_Toc130610743" w:history="1">
        <w:r>
          <w:rPr>
            <w:rStyle w:val="Hyperlink"/>
          </w:rPr>
          <w:t>3.1.</w:t>
        </w:r>
        <w:r>
          <w:rPr>
            <w:rFonts w:asciiTheme="minorHAnsi" w:eastAsiaTheme="minorEastAsia" w:hAnsiTheme="minorHAnsi"/>
            <w:sz w:val="22"/>
            <w:lang w:eastAsia="zh-CN"/>
          </w:rPr>
          <w:tab/>
        </w:r>
        <w:r>
          <w:rPr>
            <w:rStyle w:val="Hyperlink"/>
          </w:rPr>
          <w:t>Metode Penelitian</w:t>
        </w:r>
        <w:r>
          <w:tab/>
        </w:r>
        <w:r>
          <w:fldChar w:fldCharType="begin"/>
        </w:r>
        <w:r>
          <w:instrText xml:space="preserve"> PAGEREF _Toc130610743 \h </w:instrText>
        </w:r>
        <w:r>
          <w:fldChar w:fldCharType="separate"/>
        </w:r>
        <w:r w:rsidR="00A66CEE">
          <w:rPr>
            <w:noProof/>
          </w:rPr>
          <w:t>29</w:t>
        </w:r>
        <w:r>
          <w:fldChar w:fldCharType="end"/>
        </w:r>
      </w:hyperlink>
    </w:p>
    <w:p w14:paraId="411F1848" w14:textId="45470E03"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44" w:history="1">
        <w:r>
          <w:rPr>
            <w:rStyle w:val="Hyperlink"/>
          </w:rPr>
          <w:t>3.1.1.</w:t>
        </w:r>
        <w:r>
          <w:rPr>
            <w:rFonts w:asciiTheme="minorHAnsi" w:eastAsiaTheme="minorEastAsia" w:hAnsiTheme="minorHAnsi"/>
            <w:sz w:val="22"/>
            <w:lang w:eastAsia="zh-CN"/>
          </w:rPr>
          <w:tab/>
        </w:r>
        <w:r>
          <w:rPr>
            <w:rStyle w:val="Hyperlink"/>
          </w:rPr>
          <w:t>Pengumpulan Data</w:t>
        </w:r>
        <w:r>
          <w:tab/>
        </w:r>
        <w:r>
          <w:fldChar w:fldCharType="begin"/>
        </w:r>
        <w:r>
          <w:instrText xml:space="preserve"> PAGEREF _Toc130610744 \h </w:instrText>
        </w:r>
        <w:r>
          <w:fldChar w:fldCharType="separate"/>
        </w:r>
        <w:r w:rsidR="00A66CEE">
          <w:rPr>
            <w:noProof/>
          </w:rPr>
          <w:t>29</w:t>
        </w:r>
        <w:r>
          <w:fldChar w:fldCharType="end"/>
        </w:r>
      </w:hyperlink>
    </w:p>
    <w:p w14:paraId="60F34810" w14:textId="32A12AD3"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45" w:history="1">
        <w:r>
          <w:rPr>
            <w:rStyle w:val="Hyperlink"/>
          </w:rPr>
          <w:t>3.1.2.</w:t>
        </w:r>
        <w:r>
          <w:rPr>
            <w:rFonts w:asciiTheme="minorHAnsi" w:eastAsiaTheme="minorEastAsia" w:hAnsiTheme="minorHAnsi"/>
            <w:sz w:val="22"/>
            <w:lang w:eastAsia="zh-CN"/>
          </w:rPr>
          <w:tab/>
        </w:r>
        <w:r>
          <w:rPr>
            <w:rStyle w:val="Hyperlink"/>
            <w:i/>
            <w:iCs/>
          </w:rPr>
          <w:t>Preprocessing</w:t>
        </w:r>
        <w:r>
          <w:rPr>
            <w:rStyle w:val="Hyperlink"/>
          </w:rPr>
          <w:t xml:space="preserve"> Data</w:t>
        </w:r>
        <w:r>
          <w:tab/>
        </w:r>
        <w:r>
          <w:fldChar w:fldCharType="begin"/>
        </w:r>
        <w:r>
          <w:instrText xml:space="preserve"> PAGEREF _Toc130610745 \h </w:instrText>
        </w:r>
        <w:r>
          <w:fldChar w:fldCharType="separate"/>
        </w:r>
        <w:r w:rsidR="00A66CEE">
          <w:rPr>
            <w:noProof/>
          </w:rPr>
          <w:t>29</w:t>
        </w:r>
        <w:r>
          <w:fldChar w:fldCharType="end"/>
        </w:r>
      </w:hyperlink>
    </w:p>
    <w:p w14:paraId="702079B5" w14:textId="27A5F9CF"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46" w:history="1">
        <w:r>
          <w:rPr>
            <w:rStyle w:val="Hyperlink"/>
          </w:rPr>
          <w:t>3.1.3.</w:t>
        </w:r>
        <w:r>
          <w:rPr>
            <w:rFonts w:asciiTheme="minorHAnsi" w:eastAsiaTheme="minorEastAsia" w:hAnsiTheme="minorHAnsi"/>
            <w:sz w:val="22"/>
            <w:lang w:eastAsia="zh-CN"/>
          </w:rPr>
          <w:tab/>
        </w:r>
        <w:r>
          <w:rPr>
            <w:rStyle w:val="Hyperlink"/>
          </w:rPr>
          <w:t>Pembuatan Data</w:t>
        </w:r>
        <w:r>
          <w:tab/>
        </w:r>
        <w:r>
          <w:fldChar w:fldCharType="begin"/>
        </w:r>
        <w:r>
          <w:instrText xml:space="preserve"> PAGEREF _Toc130610746 \h </w:instrText>
        </w:r>
        <w:r>
          <w:fldChar w:fldCharType="separate"/>
        </w:r>
        <w:r w:rsidR="00A66CEE">
          <w:rPr>
            <w:noProof/>
          </w:rPr>
          <w:t>30</w:t>
        </w:r>
        <w:r>
          <w:fldChar w:fldCharType="end"/>
        </w:r>
      </w:hyperlink>
    </w:p>
    <w:p w14:paraId="28EA042D" w14:textId="6A55824F"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47" w:history="1">
        <w:r>
          <w:rPr>
            <w:rStyle w:val="Hyperlink"/>
          </w:rPr>
          <w:t>3.1.4.</w:t>
        </w:r>
        <w:r>
          <w:rPr>
            <w:rFonts w:asciiTheme="minorHAnsi" w:eastAsiaTheme="minorEastAsia" w:hAnsiTheme="minorHAnsi"/>
            <w:sz w:val="22"/>
            <w:lang w:eastAsia="zh-CN"/>
          </w:rPr>
          <w:tab/>
        </w:r>
        <w:r>
          <w:rPr>
            <w:rStyle w:val="Hyperlink"/>
          </w:rPr>
          <w:t>Pengujian Data</w:t>
        </w:r>
        <w:r>
          <w:tab/>
        </w:r>
        <w:r>
          <w:fldChar w:fldCharType="begin"/>
        </w:r>
        <w:r>
          <w:instrText xml:space="preserve"> PAGEREF _Toc130610747 \h </w:instrText>
        </w:r>
        <w:r>
          <w:fldChar w:fldCharType="separate"/>
        </w:r>
        <w:r w:rsidR="00A66CEE">
          <w:rPr>
            <w:noProof/>
          </w:rPr>
          <w:t>31</w:t>
        </w:r>
        <w:r>
          <w:fldChar w:fldCharType="end"/>
        </w:r>
      </w:hyperlink>
    </w:p>
    <w:p w14:paraId="34AEE9B8" w14:textId="3B78A93C"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48" w:history="1">
        <w:r>
          <w:rPr>
            <w:rStyle w:val="Hyperlink"/>
          </w:rPr>
          <w:t>3.1.5.</w:t>
        </w:r>
        <w:r>
          <w:rPr>
            <w:rFonts w:asciiTheme="minorHAnsi" w:eastAsiaTheme="minorEastAsia" w:hAnsiTheme="minorHAnsi"/>
            <w:sz w:val="22"/>
            <w:lang w:eastAsia="zh-CN"/>
          </w:rPr>
          <w:tab/>
        </w:r>
        <w:r>
          <w:rPr>
            <w:rStyle w:val="Hyperlink"/>
          </w:rPr>
          <w:t>Penerapan Data</w:t>
        </w:r>
        <w:r>
          <w:tab/>
        </w:r>
        <w:r>
          <w:fldChar w:fldCharType="begin"/>
        </w:r>
        <w:r>
          <w:instrText xml:space="preserve"> PAGEREF _Toc130610748 \h </w:instrText>
        </w:r>
        <w:r>
          <w:fldChar w:fldCharType="separate"/>
        </w:r>
        <w:r w:rsidR="00A66CEE">
          <w:rPr>
            <w:noProof/>
          </w:rPr>
          <w:t>32</w:t>
        </w:r>
        <w:r>
          <w:fldChar w:fldCharType="end"/>
        </w:r>
      </w:hyperlink>
    </w:p>
    <w:p w14:paraId="35491A9A" w14:textId="0B1326D3" w:rsidR="00F97943" w:rsidRDefault="00000000">
      <w:pPr>
        <w:pStyle w:val="TOC2"/>
        <w:tabs>
          <w:tab w:val="left" w:pos="880"/>
          <w:tab w:val="right" w:leader="dot" w:pos="7927"/>
        </w:tabs>
        <w:spacing w:after="0"/>
        <w:rPr>
          <w:rFonts w:asciiTheme="minorHAnsi" w:eastAsiaTheme="minorEastAsia" w:hAnsiTheme="minorHAnsi"/>
          <w:sz w:val="22"/>
          <w:lang w:eastAsia="zh-CN"/>
        </w:rPr>
      </w:pPr>
      <w:hyperlink w:anchor="_Toc130610749" w:history="1">
        <w:r>
          <w:rPr>
            <w:rStyle w:val="Hyperlink"/>
          </w:rPr>
          <w:t>3.2.</w:t>
        </w:r>
        <w:r>
          <w:rPr>
            <w:rFonts w:asciiTheme="minorHAnsi" w:eastAsiaTheme="minorEastAsia" w:hAnsiTheme="minorHAnsi"/>
            <w:sz w:val="22"/>
            <w:lang w:eastAsia="zh-CN"/>
          </w:rPr>
          <w:tab/>
        </w:r>
        <w:r>
          <w:rPr>
            <w:rStyle w:val="Hyperlink"/>
          </w:rPr>
          <w:t>Desain Sistem</w:t>
        </w:r>
        <w:r>
          <w:tab/>
        </w:r>
        <w:r>
          <w:fldChar w:fldCharType="begin"/>
        </w:r>
        <w:r>
          <w:instrText xml:space="preserve"> PAGEREF _Toc130610749 \h </w:instrText>
        </w:r>
        <w:r>
          <w:fldChar w:fldCharType="separate"/>
        </w:r>
        <w:r w:rsidR="00A66CEE">
          <w:rPr>
            <w:noProof/>
          </w:rPr>
          <w:t>32</w:t>
        </w:r>
        <w:r>
          <w:fldChar w:fldCharType="end"/>
        </w:r>
      </w:hyperlink>
    </w:p>
    <w:p w14:paraId="508E48DB" w14:textId="3E8816FD"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50" w:history="1">
        <w:r>
          <w:rPr>
            <w:rStyle w:val="Hyperlink"/>
          </w:rPr>
          <w:t>3.2.1.</w:t>
        </w:r>
        <w:r>
          <w:rPr>
            <w:rFonts w:asciiTheme="minorHAnsi" w:eastAsiaTheme="minorEastAsia" w:hAnsiTheme="minorHAnsi"/>
            <w:sz w:val="22"/>
            <w:lang w:eastAsia="zh-CN"/>
          </w:rPr>
          <w:tab/>
        </w:r>
        <w:r>
          <w:rPr>
            <w:rStyle w:val="Hyperlink"/>
          </w:rPr>
          <w:t>Halaman Masuk</w:t>
        </w:r>
        <w:r>
          <w:tab/>
        </w:r>
        <w:r>
          <w:fldChar w:fldCharType="begin"/>
        </w:r>
        <w:r>
          <w:instrText xml:space="preserve"> PAGEREF _Toc130610750 \h </w:instrText>
        </w:r>
        <w:r>
          <w:fldChar w:fldCharType="separate"/>
        </w:r>
        <w:r w:rsidR="00A66CEE">
          <w:rPr>
            <w:noProof/>
          </w:rPr>
          <w:t>33</w:t>
        </w:r>
        <w:r>
          <w:fldChar w:fldCharType="end"/>
        </w:r>
      </w:hyperlink>
    </w:p>
    <w:p w14:paraId="7D8DDB43" w14:textId="7D8A581D" w:rsidR="00F97943" w:rsidRDefault="00000000">
      <w:pPr>
        <w:pStyle w:val="TOC2"/>
        <w:tabs>
          <w:tab w:val="left" w:pos="1100"/>
          <w:tab w:val="right" w:leader="dot" w:pos="7927"/>
        </w:tabs>
        <w:spacing w:after="0"/>
        <w:rPr>
          <w:rFonts w:asciiTheme="minorHAnsi" w:eastAsiaTheme="minorEastAsia" w:hAnsiTheme="minorHAnsi"/>
          <w:sz w:val="22"/>
          <w:lang w:eastAsia="zh-CN"/>
        </w:rPr>
      </w:pPr>
      <w:hyperlink w:anchor="_Toc130610751" w:history="1">
        <w:r>
          <w:rPr>
            <w:rStyle w:val="Hyperlink"/>
          </w:rPr>
          <w:t>3.2.2.</w:t>
        </w:r>
        <w:r>
          <w:rPr>
            <w:rFonts w:asciiTheme="minorHAnsi" w:eastAsiaTheme="minorEastAsia" w:hAnsiTheme="minorHAnsi"/>
            <w:sz w:val="22"/>
            <w:lang w:eastAsia="zh-CN"/>
          </w:rPr>
          <w:tab/>
        </w:r>
        <w:r>
          <w:rPr>
            <w:rStyle w:val="Hyperlink"/>
          </w:rPr>
          <w:t>Halaman Tes Uji</w:t>
        </w:r>
        <w:r>
          <w:tab/>
        </w:r>
        <w:r>
          <w:fldChar w:fldCharType="begin"/>
        </w:r>
        <w:r>
          <w:instrText xml:space="preserve"> PAGEREF _Toc130610751 \h </w:instrText>
        </w:r>
        <w:r>
          <w:fldChar w:fldCharType="separate"/>
        </w:r>
        <w:r w:rsidR="00A66CEE">
          <w:rPr>
            <w:noProof/>
          </w:rPr>
          <w:t>33</w:t>
        </w:r>
        <w:r>
          <w:fldChar w:fldCharType="end"/>
        </w:r>
      </w:hyperlink>
    </w:p>
    <w:p w14:paraId="46219426" w14:textId="3C476A7A" w:rsidR="00F97943" w:rsidRDefault="00000000">
      <w:pPr>
        <w:pStyle w:val="TOC2"/>
        <w:tabs>
          <w:tab w:val="left" w:pos="880"/>
          <w:tab w:val="right" w:leader="dot" w:pos="7927"/>
        </w:tabs>
        <w:spacing w:after="0"/>
        <w:rPr>
          <w:rFonts w:asciiTheme="minorHAnsi" w:eastAsiaTheme="minorEastAsia" w:hAnsiTheme="minorHAnsi"/>
          <w:sz w:val="22"/>
          <w:lang w:eastAsia="zh-CN"/>
        </w:rPr>
      </w:pPr>
      <w:hyperlink w:anchor="_Toc130610752" w:history="1">
        <w:r>
          <w:rPr>
            <w:rStyle w:val="Hyperlink"/>
          </w:rPr>
          <w:t>3.3.</w:t>
        </w:r>
        <w:r>
          <w:rPr>
            <w:rFonts w:asciiTheme="minorHAnsi" w:eastAsiaTheme="minorEastAsia" w:hAnsiTheme="minorHAnsi"/>
            <w:sz w:val="22"/>
            <w:lang w:eastAsia="zh-CN"/>
          </w:rPr>
          <w:tab/>
        </w:r>
        <w:r>
          <w:rPr>
            <w:rStyle w:val="Hyperlink"/>
          </w:rPr>
          <w:t>Perhitungan Penerapan Model</w:t>
        </w:r>
        <w:r>
          <w:tab/>
        </w:r>
        <w:r>
          <w:fldChar w:fldCharType="begin"/>
        </w:r>
        <w:r>
          <w:instrText xml:space="preserve"> PAGEREF _Toc130610752 \h </w:instrText>
        </w:r>
        <w:r>
          <w:fldChar w:fldCharType="separate"/>
        </w:r>
        <w:r w:rsidR="00A66CEE">
          <w:rPr>
            <w:b/>
            <w:bCs/>
            <w:noProof/>
            <w:lang w:val="en-US"/>
          </w:rPr>
          <w:t>Error! Bookmark not defined.</w:t>
        </w:r>
        <w:r>
          <w:fldChar w:fldCharType="end"/>
        </w:r>
      </w:hyperlink>
    </w:p>
    <w:p w14:paraId="113D448F" w14:textId="36751992" w:rsidR="00F97943" w:rsidRDefault="00000000">
      <w:pPr>
        <w:pStyle w:val="TOC1"/>
        <w:tabs>
          <w:tab w:val="right" w:leader="dot" w:pos="7927"/>
        </w:tabs>
        <w:spacing w:after="0"/>
        <w:rPr>
          <w:rFonts w:asciiTheme="minorHAnsi" w:eastAsiaTheme="minorEastAsia" w:hAnsiTheme="minorHAnsi"/>
          <w:sz w:val="22"/>
          <w:lang w:eastAsia="zh-CN"/>
        </w:rPr>
      </w:pPr>
      <w:hyperlink w:anchor="_Toc130610753" w:history="1">
        <w:r>
          <w:rPr>
            <w:rStyle w:val="Hyperlink"/>
          </w:rPr>
          <w:t>DAFTAR PUSTAKA</w:t>
        </w:r>
        <w:r>
          <w:tab/>
        </w:r>
        <w:r>
          <w:fldChar w:fldCharType="begin"/>
        </w:r>
        <w:r>
          <w:instrText xml:space="preserve"> PAGEREF _Toc130610753 \h </w:instrText>
        </w:r>
        <w:r>
          <w:fldChar w:fldCharType="separate"/>
        </w:r>
        <w:r w:rsidR="00A66CEE">
          <w:rPr>
            <w:noProof/>
          </w:rPr>
          <w:t>36</w:t>
        </w:r>
        <w:r>
          <w:fldChar w:fldCharType="end"/>
        </w:r>
      </w:hyperlink>
    </w:p>
    <w:p w14:paraId="767BD1C0" w14:textId="77A320E0" w:rsidR="00F97943" w:rsidRDefault="00000000">
      <w:pPr>
        <w:pStyle w:val="TOC1"/>
        <w:tabs>
          <w:tab w:val="right" w:leader="dot" w:pos="7927"/>
        </w:tabs>
        <w:spacing w:after="0"/>
        <w:rPr>
          <w:rFonts w:asciiTheme="minorHAnsi" w:eastAsiaTheme="minorEastAsia" w:hAnsiTheme="minorHAnsi"/>
          <w:sz w:val="22"/>
          <w:lang w:eastAsia="zh-CN"/>
        </w:rPr>
      </w:pPr>
      <w:hyperlink w:anchor="_Toc130610754" w:history="1">
        <w:r>
          <w:rPr>
            <w:rStyle w:val="Hyperlink"/>
          </w:rPr>
          <w:t>LAMPIRAN</w:t>
        </w:r>
        <w:r>
          <w:tab/>
        </w:r>
        <w:r>
          <w:fldChar w:fldCharType="begin"/>
        </w:r>
        <w:r>
          <w:instrText xml:space="preserve"> PAGEREF _Toc130610754 \h </w:instrText>
        </w:r>
        <w:r>
          <w:fldChar w:fldCharType="separate"/>
        </w:r>
        <w:r w:rsidR="00A66CEE">
          <w:rPr>
            <w:noProof/>
          </w:rPr>
          <w:t>38</w:t>
        </w:r>
        <w:r>
          <w:fldChar w:fldCharType="end"/>
        </w:r>
      </w:hyperlink>
    </w:p>
    <w:p w14:paraId="072AAE9C" w14:textId="77777777" w:rsidR="00F97943" w:rsidRDefault="00000000">
      <w:r>
        <w:fldChar w:fldCharType="end"/>
      </w:r>
    </w:p>
    <w:p w14:paraId="0B7953E4" w14:textId="77777777" w:rsidR="00F97943" w:rsidRDefault="00000000">
      <w:pPr>
        <w:pStyle w:val="Heading1"/>
      </w:pPr>
      <w:r>
        <w:br w:type="column"/>
      </w:r>
      <w:bookmarkStart w:id="1" w:name="_Toc130610709"/>
      <w:r>
        <w:lastRenderedPageBreak/>
        <w:t>DAFTAR TABEL</w:t>
      </w:r>
      <w:bookmarkEnd w:id="1"/>
    </w:p>
    <w:p w14:paraId="489414AA" w14:textId="77777777" w:rsidR="00F97943" w:rsidRDefault="00F97943"/>
    <w:p w14:paraId="73E9987E" w14:textId="23E5B9E4" w:rsidR="00F97943" w:rsidRDefault="00000000">
      <w:pPr>
        <w:pStyle w:val="TOC1"/>
        <w:tabs>
          <w:tab w:val="right" w:leader="dot" w:pos="7927"/>
        </w:tabs>
        <w:rPr>
          <w:rFonts w:asciiTheme="minorHAnsi" w:eastAsiaTheme="minorEastAsia" w:hAnsiTheme="minorHAnsi"/>
          <w:sz w:val="22"/>
          <w:lang w:eastAsia="zh-CN"/>
        </w:rPr>
      </w:pPr>
      <w:r>
        <w:fldChar w:fldCharType="begin"/>
      </w:r>
      <w:r>
        <w:instrText xml:space="preserve"> TOC \h \z \t "Itabel;1" </w:instrText>
      </w:r>
      <w:r>
        <w:fldChar w:fldCharType="separate"/>
      </w:r>
      <w:hyperlink w:anchor="_Toc130611631" w:history="1">
        <w:r>
          <w:rPr>
            <w:rStyle w:val="Hyperlink"/>
          </w:rPr>
          <w:t>Tabel 2.1. Hasil Penelitian Relevan</w:t>
        </w:r>
        <w:r>
          <w:tab/>
        </w:r>
        <w:r>
          <w:fldChar w:fldCharType="begin"/>
        </w:r>
        <w:r>
          <w:instrText xml:space="preserve"> PAGEREF _Toc130611631 \h </w:instrText>
        </w:r>
        <w:r>
          <w:fldChar w:fldCharType="separate"/>
        </w:r>
        <w:r w:rsidR="00A66CEE">
          <w:rPr>
            <w:noProof/>
          </w:rPr>
          <w:t>24</w:t>
        </w:r>
        <w:r>
          <w:fldChar w:fldCharType="end"/>
        </w:r>
      </w:hyperlink>
    </w:p>
    <w:p w14:paraId="638C18B3" w14:textId="77777777" w:rsidR="00F97943" w:rsidRDefault="00000000">
      <w:r>
        <w:fldChar w:fldCharType="end"/>
      </w:r>
    </w:p>
    <w:p w14:paraId="109C7FD8" w14:textId="77777777" w:rsidR="00F97943" w:rsidRDefault="00000000">
      <w:pPr>
        <w:pStyle w:val="Heading1"/>
      </w:pPr>
      <w:r>
        <w:br w:type="column"/>
      </w:r>
      <w:bookmarkStart w:id="2" w:name="_Toc130610710"/>
      <w:r>
        <w:lastRenderedPageBreak/>
        <w:t>DAFTAR GAMBAR</w:t>
      </w:r>
      <w:bookmarkEnd w:id="2"/>
    </w:p>
    <w:p w14:paraId="5EE13BC3" w14:textId="77777777" w:rsidR="00F97943" w:rsidRDefault="00F97943"/>
    <w:p w14:paraId="01BE8DD2" w14:textId="440E5A94" w:rsidR="00F97943" w:rsidRDefault="00000000">
      <w:pPr>
        <w:pStyle w:val="TOC1"/>
        <w:tabs>
          <w:tab w:val="right" w:leader="dot" w:pos="7927"/>
        </w:tabs>
        <w:rPr>
          <w:rFonts w:asciiTheme="minorHAnsi" w:eastAsiaTheme="minorEastAsia" w:hAnsiTheme="minorHAnsi"/>
          <w:sz w:val="22"/>
          <w:lang w:eastAsia="zh-CN"/>
        </w:rPr>
      </w:pPr>
      <w:r>
        <w:fldChar w:fldCharType="begin"/>
      </w:r>
      <w:r>
        <w:instrText xml:space="preserve"> TOC \h \z \t "Igambar;1" </w:instrText>
      </w:r>
      <w:r>
        <w:fldChar w:fldCharType="separate"/>
      </w:r>
      <w:hyperlink w:anchor="_Toc130611640" w:history="1">
        <w:r>
          <w:rPr>
            <w:rStyle w:val="Hyperlink"/>
          </w:rPr>
          <w:t>Gambar 2.1. Flowchart Rancangan</w:t>
        </w:r>
        <w:r>
          <w:tab/>
        </w:r>
        <w:r>
          <w:fldChar w:fldCharType="begin"/>
        </w:r>
        <w:r>
          <w:instrText xml:space="preserve"> PAGEREF _Toc130611640 \h </w:instrText>
        </w:r>
        <w:r>
          <w:fldChar w:fldCharType="separate"/>
        </w:r>
        <w:r w:rsidR="00A66CEE">
          <w:rPr>
            <w:noProof/>
          </w:rPr>
          <w:t>15</w:t>
        </w:r>
        <w:r>
          <w:fldChar w:fldCharType="end"/>
        </w:r>
      </w:hyperlink>
    </w:p>
    <w:p w14:paraId="06536CF0" w14:textId="5A0E04EA" w:rsidR="00F97943" w:rsidRDefault="00000000">
      <w:pPr>
        <w:pStyle w:val="TOC1"/>
        <w:tabs>
          <w:tab w:val="right" w:leader="dot" w:pos="7927"/>
        </w:tabs>
        <w:rPr>
          <w:rFonts w:asciiTheme="minorHAnsi" w:eastAsiaTheme="minorEastAsia" w:hAnsiTheme="minorHAnsi"/>
          <w:sz w:val="22"/>
          <w:lang w:eastAsia="zh-CN"/>
        </w:rPr>
      </w:pPr>
      <w:hyperlink w:anchor="_Toc130611641" w:history="1">
        <w:r>
          <w:rPr>
            <w:rStyle w:val="Hyperlink"/>
          </w:rPr>
          <w:t>Gambar 3.1. Tampilan Kemasan yang Bagus</w:t>
        </w:r>
        <w:r>
          <w:tab/>
        </w:r>
        <w:r>
          <w:fldChar w:fldCharType="begin"/>
        </w:r>
        <w:r>
          <w:instrText xml:space="preserve"> PAGEREF _Toc130611641 \h </w:instrText>
        </w:r>
        <w:r>
          <w:fldChar w:fldCharType="separate"/>
        </w:r>
        <w:r w:rsidR="00A66CEE">
          <w:rPr>
            <w:noProof/>
          </w:rPr>
          <w:t>29</w:t>
        </w:r>
        <w:r>
          <w:fldChar w:fldCharType="end"/>
        </w:r>
      </w:hyperlink>
    </w:p>
    <w:p w14:paraId="4986D6C8" w14:textId="262ECF80" w:rsidR="00F97943" w:rsidRDefault="00000000">
      <w:pPr>
        <w:pStyle w:val="TOC1"/>
        <w:tabs>
          <w:tab w:val="right" w:leader="dot" w:pos="7927"/>
        </w:tabs>
        <w:rPr>
          <w:rFonts w:asciiTheme="minorHAnsi" w:eastAsiaTheme="minorEastAsia" w:hAnsiTheme="minorHAnsi"/>
          <w:sz w:val="22"/>
          <w:lang w:eastAsia="zh-CN"/>
        </w:rPr>
      </w:pPr>
      <w:hyperlink w:anchor="_Toc130611642" w:history="1">
        <w:r>
          <w:rPr>
            <w:rStyle w:val="Hyperlink"/>
          </w:rPr>
          <w:t>Gambar 3.2. Tampilan Gambar yang Rusak</w:t>
        </w:r>
        <w:r>
          <w:tab/>
        </w:r>
        <w:r>
          <w:fldChar w:fldCharType="begin"/>
        </w:r>
        <w:r>
          <w:instrText xml:space="preserve"> PAGEREF _Toc130611642 \h </w:instrText>
        </w:r>
        <w:r>
          <w:fldChar w:fldCharType="separate"/>
        </w:r>
        <w:r w:rsidR="00A66CEE">
          <w:rPr>
            <w:noProof/>
          </w:rPr>
          <w:t>29</w:t>
        </w:r>
        <w:r>
          <w:fldChar w:fldCharType="end"/>
        </w:r>
      </w:hyperlink>
    </w:p>
    <w:p w14:paraId="54EA8BD7" w14:textId="2F3BA467" w:rsidR="00F97943" w:rsidRDefault="00000000">
      <w:pPr>
        <w:pStyle w:val="TOC1"/>
        <w:tabs>
          <w:tab w:val="right" w:leader="dot" w:pos="7927"/>
        </w:tabs>
        <w:rPr>
          <w:rFonts w:asciiTheme="minorHAnsi" w:eastAsiaTheme="minorEastAsia" w:hAnsiTheme="minorHAnsi"/>
          <w:sz w:val="22"/>
          <w:lang w:eastAsia="zh-CN"/>
        </w:rPr>
      </w:pPr>
      <w:hyperlink w:anchor="_Toc130611643" w:history="1">
        <w:r>
          <w:rPr>
            <w:rStyle w:val="Hyperlink"/>
          </w:rPr>
          <w:t xml:space="preserve">Gambar 3.3. </w:t>
        </w:r>
        <w:r>
          <w:rPr>
            <w:rStyle w:val="Hyperlink"/>
            <w:i/>
            <w:iCs/>
          </w:rPr>
          <w:t>Preprocessing</w:t>
        </w:r>
        <w:r>
          <w:rPr>
            <w:rStyle w:val="Hyperlink"/>
          </w:rPr>
          <w:t xml:space="preserve"> Data Yang Diambil Untuk Di </w:t>
        </w:r>
        <w:r>
          <w:rPr>
            <w:rStyle w:val="Hyperlink"/>
            <w:i/>
            <w:iCs/>
          </w:rPr>
          <w:t>Training</w:t>
        </w:r>
        <w:r>
          <w:tab/>
        </w:r>
        <w:r>
          <w:fldChar w:fldCharType="begin"/>
        </w:r>
        <w:r>
          <w:instrText xml:space="preserve"> PAGEREF _Toc130611643 \h </w:instrText>
        </w:r>
        <w:r>
          <w:fldChar w:fldCharType="separate"/>
        </w:r>
        <w:r w:rsidR="00A66CEE">
          <w:rPr>
            <w:noProof/>
          </w:rPr>
          <w:t>30</w:t>
        </w:r>
        <w:r>
          <w:fldChar w:fldCharType="end"/>
        </w:r>
      </w:hyperlink>
    </w:p>
    <w:p w14:paraId="450395D1" w14:textId="1F4F1358" w:rsidR="00F97943" w:rsidRDefault="00000000">
      <w:pPr>
        <w:pStyle w:val="TOC1"/>
        <w:tabs>
          <w:tab w:val="right" w:leader="dot" w:pos="7927"/>
        </w:tabs>
        <w:rPr>
          <w:rFonts w:asciiTheme="minorHAnsi" w:eastAsiaTheme="minorEastAsia" w:hAnsiTheme="minorHAnsi"/>
          <w:sz w:val="22"/>
          <w:lang w:eastAsia="zh-CN"/>
        </w:rPr>
      </w:pPr>
      <w:hyperlink w:anchor="_Toc130611644" w:history="1">
        <w:r>
          <w:rPr>
            <w:rStyle w:val="Hyperlink"/>
          </w:rPr>
          <w:t>Gambar 3.4. Login Form</w:t>
        </w:r>
        <w:r>
          <w:tab/>
        </w:r>
        <w:r>
          <w:fldChar w:fldCharType="begin"/>
        </w:r>
        <w:r>
          <w:instrText xml:space="preserve"> PAGEREF _Toc130611644 \h </w:instrText>
        </w:r>
        <w:r>
          <w:fldChar w:fldCharType="separate"/>
        </w:r>
        <w:r w:rsidR="00A66CEE">
          <w:rPr>
            <w:noProof/>
          </w:rPr>
          <w:t>33</w:t>
        </w:r>
        <w:r>
          <w:fldChar w:fldCharType="end"/>
        </w:r>
      </w:hyperlink>
    </w:p>
    <w:p w14:paraId="35973D2E" w14:textId="77777777" w:rsidR="00F97943" w:rsidRDefault="00000000">
      <w:r>
        <w:fldChar w:fldCharType="end"/>
      </w:r>
    </w:p>
    <w:p w14:paraId="0612E7C7" w14:textId="77777777" w:rsidR="00F97943" w:rsidRDefault="00000000">
      <w:pPr>
        <w:pStyle w:val="Heading1"/>
      </w:pPr>
      <w:r>
        <w:br w:type="column"/>
      </w:r>
      <w:bookmarkStart w:id="3" w:name="_Toc130610711"/>
      <w:r>
        <w:lastRenderedPageBreak/>
        <w:t>DAFTAR LAMPIRAN</w:t>
      </w:r>
      <w:bookmarkEnd w:id="3"/>
    </w:p>
    <w:p w14:paraId="1E527D82" w14:textId="77777777" w:rsidR="00F97943" w:rsidRDefault="00F97943"/>
    <w:p w14:paraId="5DA5B140" w14:textId="77777777" w:rsidR="00F97943" w:rsidRDefault="00F97943">
      <w:pPr>
        <w:pStyle w:val="ListParagraph"/>
        <w:numPr>
          <w:ilvl w:val="0"/>
          <w:numId w:val="1"/>
        </w:numPr>
      </w:pPr>
    </w:p>
    <w:p w14:paraId="388DD9F7" w14:textId="77777777" w:rsidR="00F97943" w:rsidRDefault="00F97943">
      <w:pPr>
        <w:sectPr w:rsidR="00F97943">
          <w:headerReference w:type="even" r:id="rId10"/>
          <w:footerReference w:type="default" r:id="rId11"/>
          <w:pgSz w:w="11906" w:h="16838"/>
          <w:pgMar w:top="1701" w:right="1701" w:bottom="1701" w:left="2268" w:header="708" w:footer="708" w:gutter="0"/>
          <w:pgNumType w:fmt="lowerRoman"/>
          <w:cols w:space="708"/>
          <w:titlePg/>
          <w:docGrid w:linePitch="360"/>
        </w:sectPr>
      </w:pPr>
    </w:p>
    <w:p w14:paraId="34EF99EB" w14:textId="77777777" w:rsidR="00F97943" w:rsidRDefault="00000000">
      <w:pPr>
        <w:pStyle w:val="Heading1"/>
      </w:pPr>
      <w:bookmarkStart w:id="4" w:name="_Toc130610712"/>
      <w:r>
        <w:lastRenderedPageBreak/>
        <w:t>BAB I</w:t>
      </w:r>
      <w:bookmarkEnd w:id="4"/>
    </w:p>
    <w:p w14:paraId="66F0A742" w14:textId="77777777" w:rsidR="00F97943" w:rsidRDefault="00000000">
      <w:pPr>
        <w:pStyle w:val="Heading1"/>
      </w:pPr>
      <w:bookmarkStart w:id="5" w:name="_Toc130610713"/>
      <w:r>
        <w:t>PENDAHULUAN</w:t>
      </w:r>
      <w:bookmarkEnd w:id="5"/>
    </w:p>
    <w:p w14:paraId="394D757B" w14:textId="77777777" w:rsidR="00F97943" w:rsidRDefault="00F97943">
      <w:pPr>
        <w:rPr>
          <w:lang w:val="en-US"/>
        </w:rPr>
      </w:pPr>
    </w:p>
    <w:p w14:paraId="6BA0B5BD" w14:textId="77777777" w:rsidR="00F97943" w:rsidRDefault="00000000">
      <w:pPr>
        <w:pStyle w:val="Heading2"/>
        <w:numPr>
          <w:ilvl w:val="1"/>
          <w:numId w:val="2"/>
        </w:numPr>
      </w:pPr>
      <w:bookmarkStart w:id="6" w:name="_Toc130610714"/>
      <w:r>
        <w:t>Latar Belakang</w:t>
      </w:r>
      <w:bookmarkEnd w:id="6"/>
    </w:p>
    <w:p w14:paraId="0F690D7F" w14:textId="77777777" w:rsidR="00F97943" w:rsidRDefault="00000000">
      <w:pPr>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 simpan produk, menyebabkan kerusakan pada produk dan membahayakan kesehatan konsumen. Kemasan makanan yang rusak dapat terjadi karena beberapa faktor. Namun, dengan semakin meningkatnya permintaan produk makanan di pasar, terkadang sulit untuk mengecek setiap kemasan secara manual.  Oleh karena itu, deteksi dini dan cepat terhadap kemasan makanan yang rusak sangat penting.</w:t>
      </w:r>
    </w:p>
    <w:p w14:paraId="4C378219" w14:textId="77777777" w:rsidR="00F97943" w:rsidRDefault="00000000">
      <w:pPr>
        <w:ind w:firstLine="720"/>
      </w:pPr>
      <w:r>
        <w:rPr>
          <w:i/>
          <w:iCs/>
        </w:rPr>
        <w:t>Deep learning</w:t>
      </w:r>
      <w:r>
        <w:t xml:space="preserve"> memiliki kemampuan yang sangat baik dalam visi computer dengan kapabilitas nya yang signifikan dalam memodelkan berbagai 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rPr>
          <w:rFonts w:cs="Times New Roman"/>
        </w:rPr>
        <w:t>(Harani et al., 2019)</w:t>
      </w:r>
      <w:r>
        <w:fldChar w:fldCharType="end"/>
      </w:r>
      <w:r>
        <w:t>. Pemanfaatan teknologi ini dapat diterapkan untuk mendeteksi kemasan makanan yang rusak dengan akurasi yang tinggi. Dengan kemampuannya untuk "mempelajari" fitur-fitur dari gambar secara otomatis.</w:t>
      </w:r>
    </w:p>
    <w:p w14:paraId="0886E56F" w14:textId="77777777" w:rsidR="00F97943" w:rsidRDefault="00000000">
      <w:pPr>
        <w:ind w:firstLine="720"/>
        <w:sectPr w:rsidR="00F97943">
          <w:headerReference w:type="default" r:id="rId12"/>
          <w:footerReference w:type="default" r:id="rId13"/>
          <w:headerReference w:type="first" r:id="rId14"/>
          <w:footerReference w:type="first" r:id="rId15"/>
          <w:pgSz w:w="11906" w:h="16838"/>
          <w:pgMar w:top="1701" w:right="1701" w:bottom="1701" w:left="2268" w:header="708" w:footer="708" w:gutter="0"/>
          <w:cols w:space="708"/>
          <w:titlePg/>
          <w:docGrid w:linePitch="360"/>
        </w:sect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 yang memungkinkan pengguna untuk membangun dan melatih model </w:t>
      </w:r>
      <w:r>
        <w:rPr>
          <w:i/>
          <w:iCs/>
        </w:rPr>
        <w:t>Deep Learning</w:t>
      </w:r>
      <w:r>
        <w:t xml:space="preserve"> dengan lebih mudah dan efisien. Selain itu, </w:t>
      </w:r>
      <w:r>
        <w:rPr>
          <w:i/>
          <w:iCs/>
        </w:rPr>
        <w:t>TensorFlow</w:t>
      </w:r>
      <w:r>
        <w:t xml:space="preserve"> juga dapat </w:t>
      </w:r>
    </w:p>
    <w:p w14:paraId="3A1C7977" w14:textId="77777777" w:rsidR="00F97943" w:rsidRDefault="00000000">
      <w:r>
        <w:lastRenderedPageBreak/>
        <w:t xml:space="preserve">berjalan pada berbagai </w:t>
      </w:r>
      <w:r>
        <w:rPr>
          <w:i/>
          <w:iCs/>
        </w:rPr>
        <w:t>platform</w:t>
      </w:r>
      <w:r>
        <w:t xml:space="preserve"> seperti </w:t>
      </w:r>
      <w:r>
        <w:rPr>
          <w:i/>
          <w:iCs/>
        </w:rPr>
        <w:t>desktop, mobile,</w:t>
      </w:r>
      <w:r>
        <w:t xml:space="preserve"> dan </w:t>
      </w:r>
      <w:r>
        <w:rPr>
          <w:i/>
          <w:iCs/>
        </w:rPr>
        <w:t>cloud</w:t>
      </w:r>
      <w:r>
        <w:t xml:space="preserve">. Dalam proyek skripsi ini, akan digunakan </w:t>
      </w:r>
      <w:r>
        <w:rPr>
          <w:i/>
          <w:iCs/>
        </w:rPr>
        <w:t>TensorFlow</w:t>
      </w:r>
      <w:r>
        <w:t xml:space="preserve"> untuk membangun metode CNN yang akan dilatih dengan menggunakan data gambar kemasan makanan. Dengan memanfaatkan kekuatan komputasi GPU dan teknologi pararel dari </w:t>
      </w:r>
      <w:r>
        <w:rPr>
          <w:i/>
          <w:iCs/>
        </w:rPr>
        <w:t>TensorFlow</w:t>
      </w:r>
      <w:r>
        <w:t xml:space="preserve"> dengan metode CNN dapat dilatih dengan waktu yang lebih cepat dan menghasilkan akurasi yang lebih baik.</w:t>
      </w:r>
    </w:p>
    <w:p w14:paraId="716C8F29" w14:textId="77777777" w:rsidR="00F97943" w:rsidRDefault="00000000">
      <w:pPr>
        <w:ind w:firstLine="720"/>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14:paraId="6CBD1C4A" w14:textId="77777777" w:rsidR="00F97943" w:rsidRDefault="00F97943">
      <w:pPr>
        <w:ind w:firstLine="720"/>
      </w:pPr>
    </w:p>
    <w:p w14:paraId="2DF34197" w14:textId="77777777" w:rsidR="00F97943" w:rsidRDefault="00000000">
      <w:pPr>
        <w:pStyle w:val="Heading2"/>
        <w:numPr>
          <w:ilvl w:val="1"/>
          <w:numId w:val="2"/>
        </w:numPr>
      </w:pPr>
      <w:bookmarkStart w:id="7" w:name="_Toc130610715"/>
      <w:r>
        <w:t>Rumusan Masalah</w:t>
      </w:r>
      <w:bookmarkEnd w:id="7"/>
    </w:p>
    <w:p w14:paraId="6827F753" w14:textId="77777777" w:rsidR="00F97943" w:rsidRDefault="00000000">
      <w:pPr>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000000">
      <w:pPr>
        <w:pStyle w:val="ListParagraph"/>
        <w:numPr>
          <w:ilvl w:val="2"/>
          <w:numId w:val="2"/>
        </w:numPr>
      </w:pPr>
      <w:r>
        <w:t>Bagaimana mempersiapkan dan memproses data citra kemasan makanan yang rusak agar dapat digunakan dalam pelatihan model CNN?</w:t>
      </w:r>
    </w:p>
    <w:p w14:paraId="47C8E0DD" w14:textId="77777777" w:rsidR="00F97943" w:rsidRDefault="00000000">
      <w:pPr>
        <w:pStyle w:val="ListParagraph"/>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000000">
      <w:pPr>
        <w:pStyle w:val="ListParagraph"/>
        <w:numPr>
          <w:ilvl w:val="2"/>
          <w:numId w:val="2"/>
        </w:numPr>
      </w:pPr>
      <w:r>
        <w:t>Bagaimana melakukan evaluasi dan validasi terhadap model CNN yang telah dilatih untuk mendeteksi kemasan makanan yang rusak?</w:t>
      </w:r>
    </w:p>
    <w:p w14:paraId="1A6CD59D" w14:textId="77777777" w:rsidR="00F97943" w:rsidRDefault="00000000">
      <w:pPr>
        <w:pStyle w:val="ListParagraph"/>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ListParagraph"/>
      </w:pPr>
    </w:p>
    <w:p w14:paraId="5F73C445" w14:textId="77777777" w:rsidR="00F97943" w:rsidRDefault="00000000">
      <w:pPr>
        <w:pStyle w:val="Heading2"/>
        <w:numPr>
          <w:ilvl w:val="1"/>
          <w:numId w:val="2"/>
        </w:numPr>
      </w:pPr>
      <w:bookmarkStart w:id="8" w:name="_Toc130610716"/>
      <w:r>
        <w:lastRenderedPageBreak/>
        <w:t>Tujuan Penelitian</w:t>
      </w:r>
      <w:bookmarkEnd w:id="8"/>
    </w:p>
    <w:p w14:paraId="773D6D72" w14:textId="77777777" w:rsidR="00F97943" w:rsidRDefault="00000000">
      <w:pPr>
        <w:ind w:firstLine="720"/>
      </w:pPr>
      <w:r>
        <w:t xml:space="preserve">Tujuan penelitian merupakan ungkapan sasaran yang akan dicapai dalam suatu penelitian. Tujuan penelitian harus dinyatakan dengan kongkrit, jelas dan ringkas dan dinyatakan dalam bentuk kalimat pernyataan. Isi dan rumusan tujuan penelitian harus mengacu pada rumusan masalah penelitian </w:t>
      </w:r>
      <w:r>
        <w:fldChar w:fldCharType="begin"/>
      </w:r>
      <w:r>
        <w:instrText xml:space="preserve"> ADDIN ZOTERO_ITEM CSL_CITATION {"citationID":"3VbeDJLb","properties":{"formattedCitation":"(Sugiono, 2019)","plainCitation":"(Sugiono, 2019)","noteIndex":0},"citationItems":[{"id":11,"uris":["http://zotero.org/users/local/s4wEUC0L/items/2RDV3BJK"],"itemData":{"id":11,"type":"book","event-place":"Bandung","ISBN":"978-602-289-520-6","publisher":"ALFABETA","publisher-place":"Bandung","title":"METODE PENELITIAN PENDIDIKAN","author":[{"family":"Sugiono","given":""}],"issued":{"dat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000000">
      <w:pPr>
        <w:pStyle w:val="ListParagraph"/>
        <w:numPr>
          <w:ilvl w:val="2"/>
          <w:numId w:val="2"/>
        </w:numPr>
      </w:pPr>
      <w:r>
        <w:t>Mengetahui persiapan dan proses data citra kemasan makanan yang rusak agar dapat digunakan dalam pelatihan model CNN.</w:t>
      </w:r>
    </w:p>
    <w:p w14:paraId="34FB3691" w14:textId="77777777" w:rsidR="00F97943" w:rsidRDefault="00000000">
      <w:pPr>
        <w:pStyle w:val="ListParagraph"/>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000000">
      <w:pPr>
        <w:pStyle w:val="ListParagraph"/>
        <w:numPr>
          <w:ilvl w:val="2"/>
          <w:numId w:val="2"/>
        </w:numPr>
        <w:rPr>
          <w:lang w:val="en-US"/>
        </w:rPr>
      </w:pPr>
      <w:r>
        <w:t>Mengetahui evaluasi dan validasi terhadap model CNN yang telah dilatih untuk mendeteksi kemasan makanan yang rusak.</w:t>
      </w:r>
      <w:r>
        <w:rPr>
          <w:lang w:val="en-US"/>
        </w:rPr>
        <w:t xml:space="preserve"> </w:t>
      </w:r>
    </w:p>
    <w:p w14:paraId="71ACF02B" w14:textId="77777777" w:rsidR="00F97943" w:rsidRDefault="00F97943">
      <w:pPr>
        <w:pStyle w:val="ListParagraph"/>
      </w:pPr>
    </w:p>
    <w:p w14:paraId="12868B20" w14:textId="77777777" w:rsidR="00F97943" w:rsidRDefault="00000000">
      <w:pPr>
        <w:pStyle w:val="Heading2"/>
        <w:numPr>
          <w:ilvl w:val="1"/>
          <w:numId w:val="2"/>
        </w:numPr>
      </w:pPr>
      <w:bookmarkStart w:id="9" w:name="_Toc130610717"/>
      <w:r>
        <w:t>Manfaat</w:t>
      </w:r>
      <w:bookmarkEnd w:id="9"/>
    </w:p>
    <w:p w14:paraId="4E93F482" w14:textId="77777777" w:rsidR="00F97943" w:rsidRDefault="00000000">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000000">
      <w:pPr>
        <w:pStyle w:val="ListParagraph"/>
        <w:numPr>
          <w:ilvl w:val="2"/>
          <w:numId w:val="2"/>
        </w:numPr>
      </w:pPr>
      <w:r>
        <w:t>Meningkatkan keamanan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000000">
      <w:pPr>
        <w:pStyle w:val="ListParagraph"/>
        <w:numPr>
          <w:ilvl w:val="2"/>
          <w:numId w:val="2"/>
        </w:numPr>
      </w:pPr>
      <w:r>
        <w:t>Inovasi teknologi: Penelitian ini dapat memberikan kontribusi pada pengembangan teknologi pendeteksian kemasan makanan yang rusak dan mendorong inovasi teknologi di bidang pengolahan makanan.</w:t>
      </w:r>
    </w:p>
    <w:p w14:paraId="7EDB6826" w14:textId="77777777" w:rsidR="00F97943" w:rsidRDefault="00000000">
      <w:pPr>
        <w:pStyle w:val="ListParagraph"/>
        <w:numPr>
          <w:ilvl w:val="2"/>
          <w:numId w:val="2"/>
        </w:numPr>
      </w:pPr>
      <w:r>
        <w:t xml:space="preserve">Kontribusi ilmiah: Skripsi ini dapat memberikan kontribusi pada ilmu komputer dan pengolahan citra dalam penggunaan teknologi </w:t>
      </w:r>
      <w:r>
        <w:rPr>
          <w:i/>
          <w:iCs/>
        </w:rPr>
        <w:t>deep learning</w:t>
      </w:r>
      <w:r>
        <w:t xml:space="preserve"> menggunakan </w:t>
      </w:r>
      <w:r>
        <w:rPr>
          <w:i/>
          <w:iCs/>
        </w:rPr>
        <w:t xml:space="preserve">Tensorflow </w:t>
      </w:r>
      <w:r>
        <w:t>dan CNN untuk deteksi kemasan makanan yang rusak.</w:t>
      </w:r>
    </w:p>
    <w:p w14:paraId="423788B1" w14:textId="77777777" w:rsidR="00F97943" w:rsidRDefault="00F97943"/>
    <w:p w14:paraId="6783D720" w14:textId="77777777" w:rsidR="00F97943" w:rsidRDefault="00F97943"/>
    <w:p w14:paraId="47E0C4E2" w14:textId="77777777" w:rsidR="00F97943" w:rsidRDefault="00F97943">
      <w:pPr>
        <w:sectPr w:rsidR="00F97943">
          <w:headerReference w:type="default" r:id="rId16"/>
          <w:footerReference w:type="default" r:id="rId17"/>
          <w:headerReference w:type="first" r:id="rId18"/>
          <w:footerReference w:type="first" r:id="rId19"/>
          <w:type w:val="continuous"/>
          <w:pgSz w:w="11906" w:h="16838"/>
          <w:pgMar w:top="1701" w:right="1701" w:bottom="1701" w:left="2268" w:header="708" w:footer="708" w:gutter="0"/>
          <w:cols w:space="708"/>
          <w:docGrid w:linePitch="360"/>
        </w:sectPr>
      </w:pPr>
    </w:p>
    <w:p w14:paraId="14EDFF46" w14:textId="77777777" w:rsidR="00F97943" w:rsidRDefault="00000000">
      <w:pPr>
        <w:pStyle w:val="Heading1"/>
      </w:pPr>
      <w:bookmarkStart w:id="10" w:name="_Toc130610718"/>
      <w:r>
        <w:lastRenderedPageBreak/>
        <w:t>BAB II</w:t>
      </w:r>
      <w:bookmarkEnd w:id="10"/>
    </w:p>
    <w:p w14:paraId="0966ECDC" w14:textId="77777777" w:rsidR="00F97943" w:rsidRDefault="00000000">
      <w:pPr>
        <w:pStyle w:val="Heading1"/>
      </w:pPr>
      <w:bookmarkStart w:id="11" w:name="_Toc130610719"/>
      <w:r>
        <w:t>TINJAUAN PUSTAKA</w:t>
      </w:r>
      <w:bookmarkEnd w:id="11"/>
    </w:p>
    <w:p w14:paraId="4C9971E3" w14:textId="77777777" w:rsidR="00F97943" w:rsidRDefault="00F97943"/>
    <w:p w14:paraId="35B2F39F"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12" w:name="_Toc130610720"/>
      <w:bookmarkStart w:id="13" w:name="_Toc130422818"/>
      <w:bookmarkStart w:id="14" w:name="_Toc130608362"/>
      <w:bookmarkStart w:id="15" w:name="_Toc130425932"/>
      <w:bookmarkStart w:id="16" w:name="_Toc130422665"/>
      <w:bookmarkEnd w:id="12"/>
      <w:bookmarkEnd w:id="13"/>
      <w:bookmarkEnd w:id="14"/>
      <w:bookmarkEnd w:id="15"/>
      <w:bookmarkEnd w:id="16"/>
    </w:p>
    <w:p w14:paraId="2D38F2A7"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17" w:name="_Toc130422666"/>
      <w:bookmarkStart w:id="18" w:name="_Toc130425933"/>
      <w:bookmarkStart w:id="19" w:name="_Toc130610721"/>
      <w:bookmarkStart w:id="20" w:name="_Toc130422819"/>
      <w:bookmarkStart w:id="21" w:name="_Toc130608363"/>
      <w:bookmarkEnd w:id="17"/>
      <w:bookmarkEnd w:id="18"/>
      <w:bookmarkEnd w:id="19"/>
      <w:bookmarkEnd w:id="20"/>
      <w:bookmarkEnd w:id="21"/>
    </w:p>
    <w:p w14:paraId="7CC1CCFA" w14:textId="77777777" w:rsidR="00F97943" w:rsidRDefault="00000000">
      <w:pPr>
        <w:pStyle w:val="Heading2"/>
        <w:numPr>
          <w:ilvl w:val="1"/>
          <w:numId w:val="3"/>
        </w:numPr>
      </w:pPr>
      <w:bookmarkStart w:id="22" w:name="_Toc130610722"/>
      <w:r>
        <w:t>Landasan Teori</w:t>
      </w:r>
      <w:bookmarkEnd w:id="22"/>
    </w:p>
    <w:p w14:paraId="31E18AA2" w14:textId="77777777" w:rsidR="00F97943" w:rsidRDefault="00000000">
      <w:pPr>
        <w:pStyle w:val="Heading2"/>
        <w:numPr>
          <w:ilvl w:val="2"/>
          <w:numId w:val="3"/>
        </w:numPr>
        <w:rPr>
          <w:i/>
          <w:iCs/>
          <w:sz w:val="24"/>
          <w:szCs w:val="24"/>
        </w:rPr>
      </w:pPr>
      <w:bookmarkStart w:id="23" w:name="_Toc130610723"/>
      <w:r>
        <w:rPr>
          <w:i/>
          <w:iCs/>
          <w:sz w:val="24"/>
          <w:szCs w:val="24"/>
        </w:rPr>
        <w:t>Deep Learning</w:t>
      </w:r>
      <w:bookmarkEnd w:id="23"/>
    </w:p>
    <w:p w14:paraId="34902D69" w14:textId="77777777" w:rsidR="00F97943" w:rsidRDefault="00000000">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OTERO_ITEM CSL_CITATION {"citationID":"EbEz1DO6","properties":{"formattedCitation":"(Raup et al., 2022)","plainCitation":"(Raup et al., 2022)","noteIndex":0},"citationItems":[{"id":33,"uris":["http://zotero.org/users/local/s4wEUC0L/items/ZYRZRN9J"],"itemData":{"id":33,"type":"article-journal","abstract":"The purpose of this study is to discuss innovations in the field of deep learning and their application in learning. Existing problems are answered through library research. The results of the study show that in recent years, artificial intelligence has developed very rapidly. Problems that were previously very difficult for humans to solve, with the presence of artificial intelligence these problems can be solved easily. Artificial intelligence is very interesting and very important to study and apply, because of its advantages that are able to learn like the neural network of the human brain. In general, until now artificial intelligence consists of two parts, namely Deep Learning and Machine Learning. So far, artificial intelligence technology based on artificial intelligence is believed to be able to help educational institutions increase efficiency, cut operational costs, provide more comprehensive visibility of income and expenses, and improve the ability to respond to requests quickly.","container-title":"JIIP - Jurnal Ilmiah Ilmu Pendidikan","DOI":"10.54371/jiip.v5i9.805","ISSN":"2614-8854","issue":"9","journalAbbreviation":"jiip","language":"id","page":"3258-3267","source":"DOI.org (Crossref)","title":"Deep Learning dan Penerapannya dalam Pembelajaran","volume":"5","author":[{"family":"Raup","given":"Abdul"},{"family":"Ridwan","given":"Wawan"},{"family":"Khoeriyah","given":"Yayah"},{"family":"Supiana","given":"Supiana"},{"family":"Zaqiah","given":"Qiqi Yuliati"}],"issued":{"date-parts":[["2022",9,1]]}}}],"schema":"https://github.com/citation-style-language/schema/raw/master/csl-citation.json"} </w:instrText>
      </w:r>
      <w:r>
        <w:fldChar w:fldCharType="separate"/>
      </w:r>
      <w:r>
        <w:rPr>
          <w:rFonts w:cs="Times New Roman"/>
        </w:rPr>
        <w:t>(Raup et al.,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000000">
      <w:pPr>
        <w:pStyle w:val="Heading2"/>
        <w:numPr>
          <w:ilvl w:val="2"/>
          <w:numId w:val="3"/>
        </w:numPr>
        <w:rPr>
          <w:sz w:val="24"/>
          <w:szCs w:val="24"/>
        </w:rPr>
      </w:pPr>
      <w:bookmarkStart w:id="24" w:name="_Toc130610724"/>
      <w:r>
        <w:rPr>
          <w:sz w:val="24"/>
          <w:szCs w:val="24"/>
        </w:rPr>
        <w:t>Citra Digital</w:t>
      </w:r>
      <w:bookmarkEnd w:id="24"/>
    </w:p>
    <w:p w14:paraId="2C52D779" w14:textId="77777777" w:rsidR="00F97943" w:rsidRDefault="00000000">
      <w:pPr>
        <w:ind w:firstLine="720"/>
      </w:pPr>
      <w:r>
        <w:t xml:space="preserve">Citra digital merupakan gambaran atau representasi digital dari objek citra yang tidak dapat dipisahkan dari kebutuhan manusia, semua objek telah diwujudkan m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id":37,"uris":["http://zotero.org/users/local/s4wEUC0L/items/GVVPQBAY"],"itemData":{"id":37,"type":"article-journal","abstract":"Image enhancement is the process of sharpening certain features of an image (such as edges, regions or contrast) so that the image can be seen better and analyzed in more detail. Image enhancement does not enhance the information content of the image, but rather extends the dynamic range of features and makes them easier and more accurate to recognize or observe. The biggest challenge in image enhancement is identifying and determining the criteria or features that need to be improved. This is because these criteria or characteristics are application dependent and are often developed heuristically. This division is based on the area where the improvement process is carried out, and often the repair process in the two areas is the same. If so, processing options in the Fourier domain take advantage of the fast availability of FFT (Fast Fourier Transform) algorithms. To find out the results of the image transformation comparison using the Fast Fourier Transform method with the traditional method, make a Fourier comparison software as a comparison material for the image transformation process.","issue":"2","language":"id","source":"Zotero","title":"Perbandingan Konvensional Method dengan Fast Fourire Transform Method pada Efisiensi Citra Digital","volume":"7","author":[{"family":"Ihsan","given":"OK Muhammad"},{"family":"Verina","given":"Wiwi"},{"family":"Dewi","given":"Rofiqoh"},{"family":"Tanjung","given":"Dahriani Hakim"}],"issued":{"date-parts":[["2023"]]}}}],"schema":"https://github.com/citation-style-language/schema/raw/master/csl-citation.json"} </w:instrText>
      </w:r>
      <w:r>
        <w:fldChar w:fldCharType="separate"/>
      </w:r>
      <w:r>
        <w:rPr>
          <w:rFonts w:cs="Times New Roman"/>
        </w:rPr>
        <w:t>(Ihsan et al., 2023)</w:t>
      </w:r>
      <w:r>
        <w:fldChar w:fldCharType="end"/>
      </w:r>
      <w:r>
        <w:t>. Secara umumnya, tampilan dialam semesta ini memiliki warna unik yang berbeda dan pastinya tidak hanya dalam bentuk warna putih dan hitam saja.</w:t>
      </w:r>
    </w:p>
    <w:p w14:paraId="01210B69" w14:textId="77777777" w:rsidR="00F97943" w:rsidRDefault="00F97943"/>
    <w:p w14:paraId="6BBF7570" w14:textId="77777777" w:rsidR="00F97943" w:rsidRDefault="00000000">
      <w:pPr>
        <w:pStyle w:val="Heading2"/>
        <w:numPr>
          <w:ilvl w:val="2"/>
          <w:numId w:val="3"/>
        </w:numPr>
        <w:rPr>
          <w:i/>
          <w:iCs/>
          <w:sz w:val="24"/>
          <w:szCs w:val="24"/>
        </w:rPr>
      </w:pPr>
      <w:bookmarkStart w:id="25" w:name="_Toc130610725"/>
      <w:r>
        <w:rPr>
          <w:i/>
          <w:iCs/>
          <w:sz w:val="24"/>
          <w:szCs w:val="24"/>
        </w:rPr>
        <w:t>Tensorflow</w:t>
      </w:r>
      <w:bookmarkEnd w:id="25"/>
    </w:p>
    <w:p w14:paraId="2B092FAB" w14:textId="77777777" w:rsidR="00F97943" w:rsidRDefault="00000000">
      <w:pPr>
        <w:ind w:firstLine="720"/>
        <w:sectPr w:rsidR="00F97943">
          <w:headerReference w:type="even" r:id="rId20"/>
          <w:headerReference w:type="default" r:id="rId21"/>
          <w:footerReference w:type="even" r:id="rId22"/>
          <w:footerReference w:type="default" r:id="rId23"/>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tems":[{"id":35,"uris":["http://zotero.org/users/local/s4wEUC0L/items/K4YI3YNJ"],"itemData":{"id":35,"type":"article-journal","abstract":"Recording student attendance in classes at the National Development University \"Veteran\" East Java is currently still done manually. This is considered less efficient. With the rapid development of today's technology, attendance systems that utilize biometrics should be created and developed. In this research paper, the researcher presents the proposed design of a facial recognition-based biometric presence system. The research method used is literature study, current system analysis, system requirements analysis, and system design. The learning method used is Convolutional Neural Network (CNN) by utilizing the OpenCV and tensorflow libraries. The implementation of the system will utilize CCTV surveillance cameras that are in the class of the Computer Science Faculty of UPN \"Veteran\" Jawa Timur.","container-title":"Jurnal Informatika dan Teknik Elektro Terapan","DOI":"10.23960/jitet.v11i1.2868","ISSN":"2830-7062, 2303-0577","issue":"1","journalAbbreviation":"JITET","language":"id","source":"DOI.org (Crossref)","title":"ANALISIS DAN PERANCANGAN SISTEM PRESENSI MAHASISWA BERBASIS TEKNOLOGI PENGENALAN WAJAH DI FAKULTAS ILMU KOMPUTER UPN VETERAN JAWA TIMUR","URL":"https://journal.eng.unila.ac.id/index.php/jitet/article/view/2868","volume":"11","author":[{"family":"Fiddiyansyah","given":"Rizka"},{"family":"Ana Wati","given":"Seftin Fitri"},{"family":"Fitri","given":"Anindo Saka"},{"family":"Zidane","given":"Farras Hafish"},{"family":"Kuslaila","given":"Nur Racana"}],"accessed":{"date-parts":[["2023",3,15]]},"issued":{"date-parts":[["2023",1,15]]}}}],"schema":"https://github.com/citation-style-language/schema/raw/master/csl-cita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ikembangkan oleh </w:t>
      </w:r>
      <w:r>
        <w:rPr>
          <w:i/>
          <w:iCs/>
        </w:rPr>
        <w:t>Google 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000000">
      <w:r>
        <w:lastRenderedPageBreak/>
        <w:t>arsitektur yang fleksibel dan memungkinkan pengguna untuk membuat dan melatih model deep learning dengan berbagai jenis arsitektur dan data yang berbeda.</w:t>
      </w:r>
    </w:p>
    <w:p w14:paraId="4E41AB1C" w14:textId="77777777" w:rsidR="00F97943" w:rsidRDefault="00F97943"/>
    <w:p w14:paraId="484E4323" w14:textId="77777777" w:rsidR="00F97943" w:rsidRDefault="00000000">
      <w:pPr>
        <w:pStyle w:val="Heading2"/>
        <w:numPr>
          <w:ilvl w:val="2"/>
          <w:numId w:val="3"/>
        </w:numPr>
        <w:rPr>
          <w:sz w:val="24"/>
          <w:szCs w:val="24"/>
        </w:rPr>
      </w:pPr>
      <w:bookmarkStart w:id="26" w:name="_Toc130610726"/>
      <w:r>
        <w:rPr>
          <w:i/>
          <w:iCs/>
          <w:sz w:val="24"/>
          <w:szCs w:val="24"/>
        </w:rPr>
        <w:t>Convulational Neural Network</w:t>
      </w:r>
      <w:r>
        <w:rPr>
          <w:sz w:val="24"/>
          <w:szCs w:val="24"/>
        </w:rPr>
        <w:t xml:space="preserve"> (CNN)</w:t>
      </w:r>
      <w:bookmarkEnd w:id="26"/>
    </w:p>
    <w:p w14:paraId="7D727A1E" w14:textId="77777777" w:rsidR="00F97943" w:rsidRDefault="00000000">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 2022)","noteIndex":0},"citationItems":[{"id":39,"uris":["http://zotero.org/users/local/s4wEUC0L/items/R83Y8DXF"],"itemData":{"id":39,"type":"article-journal","abstract":"Potatoes are agricultural products that have the fourth highest flour content after corn, wheat, and rice. The management of potato farming has several problems including disease on potato leaves which if not resolved can lead to poor production yields to crop failure. Diseases that are often found in potato leaves are an early blight and late blight. These two diseases have different symptoms and treatments, but the slow identification process can lead to additional costs for treatment. In this study, the author uses a deep learning algorithm, namely a convolutional neural network (CNN) to identify images on potato leaves. The convolutional neural network (CNN) method utilizes a convolution process where the image will be split into smaller images with the same convolution. The results of each of the smaller images are then entered into a new array which will be used for prediction. The data used in this study amounted to 5400 images which were divided into 3 classes, namely healthy images, early blight images, and late blight images. The test results show the highest accuracy in data validation, which is 99%, so it can be concluded that the deep learning convolutional neural network (CNN) algorithm can carry out the disease identification process in potato leaf images well.","container-title":"Jurnal Sains dan Informatika","DOI":"10.34128/jsi.v8i1.377","ISSN":"2598-5841, 2460-173X","issue":"1","journalAbbreviation":"JSI","language":"id","page":"21-30","source":"DOI.org (Crossref)","title":"Identifikasi Penyakit pada Citra Daun Kentang Menggunakan Convolutional Neural Network (CNN)","volume":"8","author":[{"family":"Lesmana","given":"Alang Mulya"},{"family":"Fadhillah","given":"Ronna Putri"},{"family":"Rozikin","given":"Chaerur"}],"issued":{"date-parts":[["2022",6,29]]}}}],"schema":"https://github.com/citation-style-language/schema/raw/master/csl-citation.json"} </w:instrText>
      </w:r>
      <w:r>
        <w:fldChar w:fldCharType="separate"/>
      </w:r>
      <w:r>
        <w:rPr>
          <w:rFonts w:cs="Times New Roman"/>
        </w:rPr>
        <w:t>(Lesmana et al., 2022)</w:t>
      </w:r>
      <w:r>
        <w:fldChar w:fldCharType="end"/>
      </w:r>
      <w:r>
        <w:t>.</w:t>
      </w:r>
    </w:p>
    <w:p w14:paraId="2BC3BA06" w14:textId="77777777" w:rsidR="00F97943" w:rsidRDefault="00000000">
      <w:r>
        <w:t>Beberapa konsep penting dalam CNN adalah sebagai berikut:</w:t>
      </w:r>
    </w:p>
    <w:p w14:paraId="0EC44C07" w14:textId="77777777" w:rsidR="00F97943" w:rsidRDefault="00000000">
      <w:pPr>
        <w:pStyle w:val="ListParagraph"/>
        <w:numPr>
          <w:ilvl w:val="3"/>
          <w:numId w:val="3"/>
        </w:numPr>
        <w:rPr>
          <w:i/>
          <w:iCs/>
        </w:rPr>
      </w:pPr>
      <w:r>
        <w:rPr>
          <w:i/>
          <w:iCs/>
        </w:rPr>
        <w:t>Multinasional Layer</w:t>
      </w:r>
    </w:p>
    <w:p w14:paraId="1BA565D6" w14:textId="77777777" w:rsidR="00F97943" w:rsidRDefault="00000000">
      <w:r>
        <w:rPr>
          <w:i/>
          <w:iCs/>
        </w:rPr>
        <w:t>Convolutional Layer</w:t>
      </w:r>
      <w:r>
        <w:t xml:space="preserve"> merupakan lapisan pertama pada CNN, yang bertugas untuk melakukan operasi konvolusi pada data gambar. Operasi konvolusi dilakukan dengan menggunakan filter atau kernel yang akan digeser pada seluruh area gambar. Setiap area yang dilalui oleh filter akan menghasilkan nilai konvolusi yang kemudian akan dijadikan fitur pada lapisan berikutnya.</w:t>
      </w:r>
    </w:p>
    <w:p w14:paraId="33408C8C" w14:textId="77777777" w:rsidR="00F97943" w:rsidRDefault="00000000">
      <w:pPr>
        <w:pStyle w:val="ListParagraph"/>
        <w:numPr>
          <w:ilvl w:val="3"/>
          <w:numId w:val="3"/>
        </w:numPr>
      </w:pPr>
      <w:r>
        <w:t xml:space="preserve"> Pooling Layer</w:t>
      </w:r>
    </w:p>
    <w:p w14:paraId="4E5CAD7A" w14:textId="77777777" w:rsidR="00F97943" w:rsidRDefault="00000000">
      <w:r>
        <w:t xml:space="preserve">Pooling Layer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000000">
      <w:pPr>
        <w:pStyle w:val="ListParagraph"/>
        <w:numPr>
          <w:ilvl w:val="3"/>
          <w:numId w:val="3"/>
        </w:numPr>
        <w:rPr>
          <w:i/>
          <w:iCs/>
        </w:rPr>
      </w:pPr>
      <w:r>
        <w:t xml:space="preserve"> </w:t>
      </w:r>
      <w:r>
        <w:rPr>
          <w:i/>
          <w:iCs/>
        </w:rPr>
        <w:t>Fully-Connected Layer</w:t>
      </w:r>
    </w:p>
    <w:p w14:paraId="19C8A71F" w14:textId="77777777" w:rsidR="00F97943" w:rsidRDefault="00000000">
      <w:r>
        <w:rPr>
          <w:i/>
          <w:iCs/>
        </w:rPr>
        <w:t>Fully-Connected Layer</w:t>
      </w:r>
      <w:r>
        <w:t xml:space="preserve"> adalah lapisan terakhir 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enghasilkan probabilitas pada setiap kelas.</w:t>
      </w:r>
    </w:p>
    <w:p w14:paraId="41C00E61" w14:textId="77777777" w:rsidR="00F97943" w:rsidRDefault="00000000">
      <w:pPr>
        <w:pStyle w:val="ListParagraph"/>
        <w:numPr>
          <w:ilvl w:val="3"/>
          <w:numId w:val="3"/>
        </w:numPr>
        <w:rPr>
          <w:i/>
          <w:iCs/>
        </w:rPr>
      </w:pPr>
      <w:r>
        <w:rPr>
          <w:i/>
          <w:iCs/>
        </w:rPr>
        <w:t>Activation Function</w:t>
      </w:r>
    </w:p>
    <w:p w14:paraId="7FF468F7" w14:textId="77777777" w:rsidR="00F97943" w:rsidRDefault="00000000">
      <w:r>
        <w:rPr>
          <w:i/>
          <w:iCs/>
        </w:rPr>
        <w:t>Activation Function</w:t>
      </w:r>
      <w:r>
        <w:t xml:space="preserve"> adalah fungsi matematika yang digunakan untuk menambahkan </w:t>
      </w:r>
      <w:r>
        <w:rPr>
          <w:i/>
          <w:iCs/>
        </w:rPr>
        <w:t>non-linearitas</w:t>
      </w:r>
      <w:r>
        <w:t xml:space="preserve"> pada model CNN. Fungsi ini diterapkan pada setiap </w:t>
      </w:r>
      <w:r>
        <w:lastRenderedPageBreak/>
        <w:t xml:space="preserve">neuron pada lapisan CNN, sehingga memungkinkan model untuk mempelajari hubungan </w:t>
      </w:r>
      <w:r>
        <w:rPr>
          <w:i/>
          <w:iCs/>
        </w:rPr>
        <w:t>non-linear</w:t>
      </w:r>
      <w:r>
        <w:t xml:space="preserve"> antara fitur-fitur pada data gambar.</w:t>
      </w:r>
    </w:p>
    <w:p w14:paraId="5E6BC1BE" w14:textId="77777777" w:rsidR="00F97943" w:rsidRDefault="00000000">
      <w:pPr>
        <w:pStyle w:val="ListParagraph"/>
        <w:numPr>
          <w:ilvl w:val="3"/>
          <w:numId w:val="3"/>
        </w:numPr>
        <w:rPr>
          <w:i/>
          <w:iCs/>
        </w:rPr>
      </w:pPr>
      <w:r>
        <w:rPr>
          <w:i/>
          <w:iCs/>
        </w:rPr>
        <w:t>Loss Function</w:t>
      </w:r>
    </w:p>
    <w:p w14:paraId="66F47328" w14:textId="77777777" w:rsidR="00F97943" w:rsidRDefault="00000000">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000000">
      <w:pPr>
        <w:jc w:val="center"/>
      </w:pPr>
      <w:r>
        <w:rPr>
          <w:noProof/>
        </w:rPr>
        <w:drawing>
          <wp:inline distT="0" distB="0" distL="0" distR="0" wp14:anchorId="6F8097D4" wp14:editId="334D9025">
            <wp:extent cx="2590800" cy="6121400"/>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4"/>
                    <a:stretch>
                      <a:fillRect/>
                    </a:stretch>
                  </pic:blipFill>
                  <pic:spPr>
                    <a:xfrm>
                      <a:off x="0" y="0"/>
                      <a:ext cx="2590800" cy="6121400"/>
                    </a:xfrm>
                    <a:prstGeom prst="rect">
                      <a:avLst/>
                    </a:prstGeom>
                  </pic:spPr>
                </pic:pic>
              </a:graphicData>
            </a:graphic>
          </wp:inline>
        </w:drawing>
      </w:r>
    </w:p>
    <w:p w14:paraId="5D53BD95" w14:textId="77777777" w:rsidR="00F97943" w:rsidRDefault="00000000">
      <w:pPr>
        <w:pStyle w:val="Igambar"/>
      </w:pPr>
      <w:bookmarkStart w:id="27" w:name="_Toc130611640"/>
      <w:r>
        <w:t>Gambar 2.1. Flowchart Rancangan</w:t>
      </w:r>
      <w:bookmarkEnd w:id="27"/>
    </w:p>
    <w:p w14:paraId="709CDBD6" w14:textId="77777777" w:rsidR="00F97943" w:rsidRDefault="00000000">
      <w:pPr>
        <w:pStyle w:val="Heading2"/>
        <w:numPr>
          <w:ilvl w:val="1"/>
          <w:numId w:val="3"/>
        </w:numPr>
      </w:pPr>
      <w:bookmarkStart w:id="28" w:name="_Toc130610727"/>
      <w:r>
        <w:lastRenderedPageBreak/>
        <w:t>Penelitian Relevan</w:t>
      </w:r>
      <w:bookmarkEnd w:id="28"/>
    </w:p>
    <w:p w14:paraId="4CAA915C" w14:textId="77777777" w:rsidR="00F97943" w:rsidRDefault="00000000">
      <w:pPr>
        <w:pStyle w:val="Heading2"/>
        <w:numPr>
          <w:ilvl w:val="2"/>
          <w:numId w:val="3"/>
        </w:numPr>
        <w:rPr>
          <w:sz w:val="24"/>
          <w:szCs w:val="24"/>
        </w:rPr>
      </w:pPr>
      <w:bookmarkStart w:id="29" w:name="_Toc130610728"/>
      <w:r>
        <w:rPr>
          <w:sz w:val="24"/>
          <w:szCs w:val="24"/>
        </w:rPr>
        <w:t>Jurnal oleh Setyaningsih, E. R., dan Edy, M. S. Tahun 2022</w:t>
      </w:r>
      <w:bookmarkEnd w:id="29"/>
    </w:p>
    <w:p w14:paraId="4697508F" w14:textId="77777777" w:rsidR="00F97943" w:rsidRDefault="00000000">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ngsih &amp; Edy, 2022)","noteIndex":0},"citationItems":[{"id":29,"uris":["http://zotero.org/users/local/s4wEUC0L/items/CGH64YEN"],"itemData":{"id":29,"type":"article-journal","abstract":"Industri pertanian memiliki berbagai cara dalam memproses produk mulai dari proses bertani hingga ke pemasaran produk. Salah\nsatu proses yang terlibat di dalamnya adalah penyimpanan produk yang belum dipasarkan melalui beberapa media, contohnya\nkarung untuk menyimpan komoditi. Karung memiliki ketahanan tertentu namun juga dapat memiliki kerusakan, baik ketika\ndigunakan secara berlebihan ataupun ketika berada dalam kondisi penyimpanan secara bertumpuk. Guna membantu\nmengobservasi keadaan karung komoditi pada suatu penyimpanan, penelitian ini menggagas konsep program deteksi objek\nberupa karung dan lubang kerusakan yang ada pada suatu frame gambar. Penelitian ini mengusung dua metode sebagai\nperbandingan berupa You Only Look Once (YOLO) versi 4 dan Mask R-CNN. YOLOv4 merupakan metode deteksi objek yang\nmenekankan konsep one-stage object detection dengan keunggulan pada waktu pemrosesan dan akurasi yang dihasilkan.\nKeluaran YOLOv4 berupa bounding box yang teridentifikasi pada objek. Mask R-CNN menggunakan konsep two-stage object\ndetection dimana selain identifikasi objek dengan menghasilkan bounding box, terdapat masking terhadap objek yang\nmerepresentasikan segmentasi terhadap objek yang dideteksi. Dataset yang digunakan merupakan hasil akuisisi kamera dengan\njumlah yang disamakan pada masing-masing algoritma senilai 700 data training, 100 data validasi. Kelas objek yang dideteksi\npada penelitian ini yaitu karung dan lubang pada karung. Pengujian terhadap kedua algoritma tersebut dilakukan terhadap\nsejumlah 20 data uji dengan perbandingan terhadap kalkulasi secara manual oleh mata manusia. Hasilnya didapatkan bahwa\nmodel dari YOLOv4 dapat memberikan performa lebih baik dengan akurasi 96,8%, sedangkan model Mask R-CNN mengalami\nkinerja yang kurang dapat diandalkan dengan akurasi 65,78% pada data uji yang sama.","container-title":"TEKNIKA","DOI":"10.34148/teknika.v11i1.419","ISSN":"2549-8037","page":"45-52","title":"YOLOv4 dan Mask R-CNN Untuk Deteksi Kerusakan Pada Karung Komoditi","volume":"11(1)","author":[{"family":"Setyaningsih","given":"Eka Rahayu"},{"family":"Edy","given":"Muhamad Sarwo"}],"issued":{"date-parts":[["2022"]]}}}],"schema":"https://github.com/citation-style-language/schema/raw/master/csl-citation.json"} </w:instrText>
      </w:r>
      <w:r>
        <w:fldChar w:fldCharType="separate"/>
      </w:r>
      <w:r>
        <w:rPr>
          <w:rFonts w:cs="Times New Roman"/>
        </w:rPr>
        <w:t>(Setyaningsih &amp; Edy, 2022)</w:t>
      </w:r>
      <w:r>
        <w:fldChar w:fldCharType="end"/>
      </w:r>
      <w:r>
        <w:t xml:space="preserve">. Penelitian ini bertujuan untuk mengembangkan model deteksi kerusakan pad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000000">
      <w:pPr>
        <w:pStyle w:val="ListParagraph"/>
        <w:numPr>
          <w:ilvl w:val="0"/>
          <w:numId w:val="4"/>
        </w:numPr>
      </w:pPr>
      <w:r>
        <w:t xml:space="preserve">Pra-pemrosesan </w:t>
      </w:r>
      <w:r>
        <w:rPr>
          <w:i/>
          <w:iCs/>
        </w:rPr>
        <w:t>dataset</w:t>
      </w:r>
      <w:r>
        <w:t xml:space="preserve">: Data diatur menjadi bentuk yang sesuai dengan model </w:t>
      </w:r>
      <w:r>
        <w:rPr>
          <w:i/>
          <w:iCs/>
        </w:rPr>
        <w:t>YOLOv4</w:t>
      </w:r>
      <w:r>
        <w:t>.</w:t>
      </w:r>
    </w:p>
    <w:p w14:paraId="62FAB00A" w14:textId="77777777" w:rsidR="00F97943" w:rsidRDefault="00000000">
      <w:pPr>
        <w:pStyle w:val="ListParagraph"/>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000000">
      <w:pPr>
        <w:pStyle w:val="ListParagraph"/>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 xml:space="preserve">) </w:t>
      </w:r>
      <w:r>
        <w:rPr>
          <w:i/>
          <w:iCs/>
        </w:rPr>
        <w:t>threshold</w:t>
      </w:r>
      <w:r>
        <w:t xml:space="preserve"> sebesar 0,5.</w:t>
      </w:r>
    </w:p>
    <w:p w14:paraId="2F8B27E0" w14:textId="77777777" w:rsidR="00F97943" w:rsidRDefault="00000000">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xml:space="preserve">. Studi ini memberikan kontribusi dalam pengemba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000000">
      <w:pPr>
        <w:pStyle w:val="Heading2"/>
        <w:numPr>
          <w:ilvl w:val="2"/>
          <w:numId w:val="3"/>
        </w:numPr>
        <w:rPr>
          <w:sz w:val="24"/>
          <w:szCs w:val="24"/>
        </w:rPr>
      </w:pPr>
      <w:bookmarkStart w:id="30" w:name="_Toc130610729"/>
      <w:r>
        <w:rPr>
          <w:sz w:val="24"/>
          <w:szCs w:val="24"/>
        </w:rPr>
        <w:t>Jurnal oleh Setiawan, DKk Tahun 2020</w:t>
      </w:r>
      <w:bookmarkEnd w:id="30"/>
    </w:p>
    <w:p w14:paraId="5EDD2398" w14:textId="77777777" w:rsidR="00F97943" w:rsidRDefault="00000000">
      <w:pPr>
        <w:ind w:firstLine="720"/>
      </w:pPr>
      <w:r>
        <w:t xml:space="preserve">Berjudul pendeteksian kerusakan kemasan makanan menggunakan </w:t>
      </w:r>
      <w:r>
        <w:rPr>
          <w:i/>
          <w:iCs/>
        </w:rPr>
        <w:t>tensorflow</w:t>
      </w:r>
      <w:r>
        <w:t xml:space="preserve"> dan </w:t>
      </w:r>
      <w:r>
        <w:rPr>
          <w:i/>
          <w:iCs/>
        </w:rPr>
        <w:t>convolutional neural network</w:t>
      </w:r>
      <w:r>
        <w:t xml:space="preserve"> (Setiawan et al., 2020). Dalam </w:t>
      </w:r>
      <w:r>
        <w:lastRenderedPageBreak/>
        <w:t xml:space="preserve">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000000">
      <w:pPr>
        <w:pStyle w:val="ListParagraph"/>
        <w:numPr>
          <w:ilvl w:val="0"/>
          <w:numId w:val="4"/>
        </w:numPr>
      </w:pPr>
      <w:r>
        <w:t xml:space="preserve">Pengumpulan data dan </w:t>
      </w:r>
      <w:r>
        <w:rPr>
          <w:i/>
          <w:iCs/>
        </w:rPr>
        <w:t>preprocessing</w:t>
      </w:r>
    </w:p>
    <w:p w14:paraId="1D387F4B" w14:textId="77777777" w:rsidR="00F97943" w:rsidRDefault="00000000">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kan variasi data.</w:t>
      </w:r>
    </w:p>
    <w:p w14:paraId="1B783358" w14:textId="77777777" w:rsidR="00F97943" w:rsidRDefault="00000000">
      <w:pPr>
        <w:pStyle w:val="ListParagraph"/>
        <w:numPr>
          <w:ilvl w:val="0"/>
          <w:numId w:val="4"/>
        </w:numPr>
      </w:pPr>
      <w:r>
        <w:rPr>
          <w:i/>
          <w:iCs/>
        </w:rPr>
        <w:t>Training model</w:t>
      </w:r>
      <w:r>
        <w:t xml:space="preserve"> CNN</w:t>
      </w:r>
    </w:p>
    <w:p w14:paraId="6D567B4D" w14:textId="77777777" w:rsidR="00F97943" w:rsidRDefault="00000000">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000000">
      <w:pPr>
        <w:pStyle w:val="ListParagraph"/>
        <w:numPr>
          <w:ilvl w:val="0"/>
          <w:numId w:val="4"/>
        </w:numPr>
      </w:pPr>
      <w:r>
        <w:t>Evaluasi model CNN</w:t>
      </w:r>
    </w:p>
    <w:p w14:paraId="0C355BDC" w14:textId="77777777" w:rsidR="00F97943" w:rsidRDefault="00000000">
      <w:r>
        <w:t>Untuk mengevaluasi kinerja model CNN yang telah dilatih, dilakukan pengujian pada data uji yang terpisah dari data latih. 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p w14:paraId="7611BD51" w14:textId="77777777" w:rsidR="00F97943" w:rsidRDefault="00000000">
      <w:pPr>
        <w:ind w:firstLine="720"/>
      </w:pPr>
      <w:r>
        <w:t>Dalam kesimpulannya, penelitian ini menunjukkan bahwa CNN dapat digunakan sebagai alat untuk deteksi dan klasifikasi cacat pada kemasan kaleng dengan akurasi yang tinggi, sehingga dapat membantu dalam meningkatkan efisiensi dan kualitas produksi di industri makanan dan minuman. Dalam hal ini, penggunaan teknologi CNN dapat membantu mengurangi waktu dan biaya yang diperlukan untuk memeriksa setiap kemasan kaleng secara manual.</w:t>
      </w:r>
    </w:p>
    <w:p w14:paraId="2198C7AF" w14:textId="77777777" w:rsidR="00F97943" w:rsidRDefault="00F97943">
      <w:pPr>
        <w:ind w:firstLine="720"/>
      </w:pPr>
    </w:p>
    <w:p w14:paraId="7D3156C4" w14:textId="77777777" w:rsidR="00F97943" w:rsidRDefault="00000000">
      <w:pPr>
        <w:pStyle w:val="Heading2"/>
        <w:numPr>
          <w:ilvl w:val="2"/>
          <w:numId w:val="3"/>
        </w:numPr>
        <w:rPr>
          <w:sz w:val="24"/>
          <w:szCs w:val="24"/>
        </w:rPr>
      </w:pPr>
      <w:bookmarkStart w:id="31" w:name="_Toc130610730"/>
      <w:r>
        <w:rPr>
          <w:sz w:val="24"/>
          <w:szCs w:val="24"/>
        </w:rPr>
        <w:t>Jurnal oleh Tiara Sari dan Haryatmi Tahun 2021</w:t>
      </w:r>
      <w:bookmarkEnd w:id="31"/>
    </w:p>
    <w:p w14:paraId="68DAA75E" w14:textId="77777777" w:rsidR="00F97943" w:rsidRDefault="00000000">
      <w:pPr>
        <w:ind w:firstLine="720"/>
      </w:pPr>
      <w:r>
        <w:t xml:space="preserve">Berdasarkan jurnah ilmiah yang diterbitkan tahun 2021 dengan judul penerapan </w:t>
      </w:r>
      <w:r>
        <w:rPr>
          <w:i/>
          <w:iCs/>
        </w:rPr>
        <w:t>convolutional neural network deep learning</w:t>
      </w:r>
      <w:r>
        <w:t xml:space="preserve"> dalam pendeteksian citra </w:t>
      </w:r>
      <w:r>
        <w:lastRenderedPageBreak/>
        <w:t xml:space="preserve">biji jagung kering </w:t>
      </w:r>
      <w:r>
        <w:fldChar w:fldCharType="begin"/>
      </w:r>
      <w:r>
        <w:instrText xml:space="preserve"> ADDIN ZOTERO_ITEM CSL_CITATION {"citationID":"WdhTxVI2","properties":{"formattedCitation":"(TiaraSari &amp; Haryatmi, 2021)","plainCitation":"(TiaraSari &amp; Haryatmi, 2021)","noteIndex":0},"citationItems":[{"id":22,"uris":["http://zotero.org/users/local/s4wEUC0L/items/ZHRWUW6C"],"itemData":{"id":22,"type":"article-journal","abstract":"Corn kernels detection can be implemented in industry area. This can be implemented in the selection and packaging the corn kernels before it is distributed. This technique can be implemented in the selection and packaging machine to detect corn kernels accurately. Corn kernel images was used before it is implemented in real-time. The objective of this research was corn kernel detection using Convolutional Neural Network (CNN) deep learning. This technique consists of 3 main stages, the first preprocessing or normalizing the input of corn kernels image data by wrapping and cropping, both modeling and training the system, and testing. The experiment used CNN method to classify images of dry corn kernels and to determine the accuracy value. This research used 20 dry corn kernels images as testing from 80 dry corn kernels images which used in training dataset. The accuracy of detection was dependent from the size of image and position when the image was taken. The accuracy is around 80% - 100% by using 7 convolutional layers and the average of accuracy for testing data was 0,90296. The convolutional layer which implemented in CNN has the strength to detect features in the input image.","container-title":"Jurnal RESTI (Rekayasa Sistem dan Teknologi Informasi)","DOI":"10.29207/resti.v5i2.3040","ISSN":"2580-0760","issue":"2","journalAbbreviation":"RESTI","language":"id","page":"265-271","source":"DOI.org (Crossref)","title":"Penerapan Convolutional Neural Network Deep Learning dalam Pendeteksian Citra Biji Jagung Kering","volume":"5","author":[{"family":"TiaraSari","given":"Arum"},{"family":"Haryatmi","given":"Emy"}],"issued":{"date-parts":[["2021",4,28]]}}}],"schema":"http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gambil sampel citra biji jagung kering dan melakukan preprocessing pada citra tersebut. Setelah itu, dilakukan pelatihan model CNN dengan menggunakan data latih yang telah diproses sebelumnya.</w:t>
      </w:r>
    </w:p>
    <w:p w14:paraId="2753BF41" w14:textId="77777777" w:rsidR="00F97943" w:rsidRDefault="00000000">
      <w:pPr>
        <w:ind w:firstLine="720"/>
      </w:pPr>
      <w:r>
        <w:t>Hasil penelitian menunjukkan bahwa model CNN yang dikembangkan dapat digunakan untuk mendeteksi citra biji jagung kering dengan akurasi yang cukup tinggi. Model CNN tersebut berhasil mencapai akurasi sebesar 98,70% dalam mengenali citra biji jagung kering. Selain itu, penelitian ini juga menunjukkan bahwa penggunaan teknologi CNN dapat membantu dalam meningkatkan efisiensi dalam pengolahan citra dan pendeteksian cacat pada produk. Dalam hal ini, CNN dapat membantu mengurangi waktu dan biaya yang diperlukan untuk memeriksa citra biji jagung secara manual. Secara keselur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000000">
      <w:pPr>
        <w:pStyle w:val="Heading2"/>
        <w:numPr>
          <w:ilvl w:val="2"/>
          <w:numId w:val="3"/>
        </w:numPr>
        <w:rPr>
          <w:sz w:val="24"/>
          <w:szCs w:val="24"/>
        </w:rPr>
      </w:pPr>
      <w:bookmarkStart w:id="32" w:name="_Toc130610731"/>
      <w:r>
        <w:rPr>
          <w:sz w:val="24"/>
          <w:szCs w:val="24"/>
        </w:rPr>
        <w:t>Jurnal oleh Pham dan Chang Tahun 2023</w:t>
      </w:r>
      <w:bookmarkEnd w:id="32"/>
    </w:p>
    <w:p w14:paraId="42B38CAE" w14:textId="77777777" w:rsidR="00F97943" w:rsidRDefault="00000000">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0},"citationItems":[{"id":28,"uris":["http://zotero.org/users/local/s4wEUC0L/items/DQNB2E2W"],"itemData":{"id":28,"type":"article-journal","abstract":"Managing the quality of products is one of the primary concerns in manufacturing production to obtain better operational efficiency in factories. In recent years, there have been numerous different approaches for improving product quality management in manufacturing. Each method has certain advantages and limitations, and the common goal is to bring the best efficiency in managing product quality before delivering them to consumers. In this paper, we introduce an approach to creating a real-time packaging defect detection system based on deep learning techniques intending to automatically detect defective packaged products in industrial quality control of packages. To be more precise, we present a real-time defect detection system to help classify product quality automatically based on the YOLO (You only look once) algorithm. The system can be integrated into factories and production lines, helping to optimize efficiency and save operating costs.","container-title":"Procedia Computer Science","DOI":"10.1016/j.procs.2022.12.285","ISSN":"18770509","journalAbbreviation":"Procedia Computer Science","language":"en","page":"886-894","source":"DOI.org (Crossref)","title":"A YOLO-based Real-time Packaging Defect Detection System","volume":"217","author":[{"family":"Vu","given":"Thi-Thu-Huyen"},{"family":"Pham","given":"Dinh-Lam"},{"family":"Chang","given":"Tai-Woo"}],"issued":{"date-parts":[["2023"]]}}}],"schema":"https://github.com/citation-style-language/schema/raw/master/csl-citation.json"} </w:instrText>
      </w:r>
      <w:r>
        <w:fldChar w:fldCharType="separate"/>
      </w:r>
      <w:r>
        <w:rPr>
          <w:rFonts w:cs="Times New Roman"/>
        </w:rPr>
        <w:t>(Vu et al., 2023)</w:t>
      </w:r>
      <w:r>
        <w:fldChar w:fldCharType="end"/>
      </w:r>
      <w:r>
        <w:t xml:space="preserve">. Menjelaskan tentang pengembangan sistem pendeteksi cacat kemasan </w:t>
      </w:r>
      <w:r>
        <w:rPr>
          <w:i/>
          <w:iCs/>
        </w:rPr>
        <w:t>real-time</w:t>
      </w:r>
      <w:r>
        <w:t xml:space="preserve"> berbasis </w:t>
      </w:r>
      <w:r>
        <w:rPr>
          <w:i/>
          <w:iCs/>
        </w:rPr>
        <w:t>YOLO (You Only Look Once)</w:t>
      </w:r>
      <w:r>
        <w:t xml:space="preserve"> menggunakan teknik </w:t>
      </w:r>
      <w:r>
        <w:rPr>
          <w:i/>
          <w:iCs/>
        </w:rPr>
        <w:t>deep learning</w:t>
      </w:r>
      <w:r>
        <w:t xml:space="preserve">. Penelitian ini bertujuan untuk mengatasi masalah deteksi cacat kemasan yang masih bergantung pada pengamatan manual, sehingga memerlukan waktu yang lama dan tidak efisien. Oleh karena itu, penulis mengembangkan sistem p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m digunakan dalam pendeteksian objek karena kecepatan dan akurasi yang baik. Pada penelitian ini, penulis mengumpulkan 7 jenis cacat pada kemasan berbahan karton dan aluminium foil sebagai sampel data latih.</w:t>
      </w:r>
    </w:p>
    <w:p w14:paraId="7D28D0D7" w14:textId="77777777" w:rsidR="00F97943" w:rsidRDefault="00000000">
      <w:pPr>
        <w:ind w:firstLine="720"/>
      </w:pPr>
      <w:r>
        <w:lastRenderedPageBreak/>
        <w:t>Dengan data latih tersebut diolah dengan teknik 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 </w:t>
      </w:r>
      <w:r>
        <w:rPr>
          <w:i/>
          <w:iCs/>
        </w:rPr>
        <w:t>real-time</w:t>
      </w:r>
      <w:r>
        <w:t>, sistem pendeteksi cacat kemasan berhasil mendeteksi cacat pada kemasan dengan kecepatan 30 fps (</w:t>
      </w:r>
      <w:r>
        <w:rPr>
          <w:i/>
          <w:iCs/>
        </w:rPr>
        <w:t>frame per second</w:t>
      </w:r>
      <w:r>
        <w:t xml:space="preserve">), sehingga sistem dapat digunakan dalam industri yang membutuhkan pendeteksi cacat pada kemasan dengan kecepatan tinggi. Secara kes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000000">
      <w:pPr>
        <w:pStyle w:val="Heading2"/>
        <w:numPr>
          <w:ilvl w:val="2"/>
          <w:numId w:val="3"/>
        </w:numPr>
        <w:rPr>
          <w:sz w:val="24"/>
          <w:szCs w:val="24"/>
        </w:rPr>
      </w:pPr>
      <w:bookmarkStart w:id="33" w:name="_Toc130610732"/>
      <w:r>
        <w:rPr>
          <w:sz w:val="24"/>
          <w:szCs w:val="24"/>
        </w:rPr>
        <w:t>Jurnal oleh Listyalina, Dkk Tahun 2022</w:t>
      </w:r>
      <w:bookmarkEnd w:id="33"/>
    </w:p>
    <w:p w14:paraId="35DB0F16" w14:textId="77777777" w:rsidR="00F97943" w:rsidRDefault="00000000">
      <w:pPr>
        <w:ind w:firstLine="720"/>
      </w:pPr>
      <w:r>
        <w:t xml:space="preserve">Berdasarkan jurnah ilmiah yang memiliki judul </w:t>
      </w:r>
      <w:r>
        <w:rPr>
          <w:i/>
          <w:iCs/>
        </w:rPr>
        <w:t>deep-RIC: plastic wa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itationItems":[{"id":24,"uris":["http://zotero.org/users/local/s4wEUC0L/items/8XLM9JVG"],"itemData":{"id":24,"type":"article-journal","abstract":"Purpose: In this study, the authors designed an algorithm based on deep learning that can automatically classify plastic waste according to Resin Identification Codes (RIC). Design/methodology/approach: The proposed algorithm is built through several stages as follows. In the first stage, image acquisition of plastic waste is carried out, which is the input of the designed algorithm. The acquired plastic waste image must display the resin code of the plastic waste to be classified. Furthermore, the acquired image is divided into two sets, namely training and testing sets. The training set contains images of plastic waste used in the training phase of the deep learning architecture DenseNet-121 to identify the resin code of each plastic waste image and classify it into the appropriate class. The training phase is run for 100 epochs, and at each epoch, the cross-entropy loss function is calculated, which expresses the performance of the deep learning architectures in classifying plastic waste images.","container-title":"Telematika","DOI":"10.31315/telematika.v19i2.7419","ISSN":"2460-9021, 1829-667X","issue":"2","journalAbbreviation":"Telematika","language":"id","page":"215","source":"DOI.org (Crossref)","title":"Deep-RIC: Plastic Waste Classification using Deep Learning and Resin Identification Codes (RIC)","title-short":"Deep-RIC","volume":"19","author":[{"family":"Listyalina","given":"Latifah"},{"family":"Yudianingsih","given":"Yudianingsih"},{"family":"Soedjono","given":"Adjie Wibowo"},{"family":"Utari","given":"Evrita Lusiana"},{"family":"Dharmawan","given":"Dhimas Arief"}],"issued":{"date-parts":[["2022",6,30]]}}}],"schema":"https://github.com/citation-style-language/schema/raw/master/csl-citation.json"} </w:instrText>
      </w:r>
      <w:r>
        <w:fldChar w:fldCharType="separate"/>
      </w:r>
      <w:r>
        <w:rPr>
          <w:rFonts w:cs="Times New Roman"/>
        </w:rPr>
        <w:t>(Listyalina et al., 2022)</w:t>
      </w:r>
      <w:r>
        <w:fldChar w:fldCharType="end"/>
      </w:r>
      <w:r>
        <w:t xml:space="preserve">. Penelitian ini bertujuan untuk membantu dalam pengelolaan sampah plastik dengan melakukan klasifikasi secara otomatis menggunakan tekni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mbar langsung dari sampah plastik yang tersedia. Gambar yang diambil kemudian diberi label dengan </w:t>
      </w:r>
      <w:r>
        <w:rPr>
          <w:i/>
          <w:iCs/>
        </w:rPr>
        <w:t>RIC</w:t>
      </w:r>
      <w:r>
        <w:t xml:space="preserve"> yang sesuai untuk klasifikasi.</w:t>
      </w:r>
    </w:p>
    <w:p w14:paraId="2FDE849A" w14:textId="77777777" w:rsidR="00F97943" w:rsidRDefault="00000000">
      <w:pPr>
        <w:ind w:firstLine="720"/>
      </w:pPr>
      <w:r>
        <w:t xml:space="preserve">Hasil evaluasi menunjukkan bahwa sistem klasifikasi yang dikembangkan memiliki tingkat akurasi yang baik, dengan nilai akur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w:t>
      </w:r>
      <w:r>
        <w:lastRenderedPageBreak/>
        <w:t>sebagai solusi untuk mengatasi masalah pengelolaan sampah plastik. Dengan menggunakan sistem klasifikasi ini, pengelolaan sampah plastik dapat dilakukan dengan lebih efisien dan akurat. Selain itu, hasil penelitian ini dapat digunakan sebagai dasar untuk mengembangkan sistem klasifikasi sampah plastik yang lebih canggih di masa depan.</w:t>
      </w:r>
    </w:p>
    <w:p w14:paraId="0691D7F9" w14:textId="77777777" w:rsidR="00F97943" w:rsidRDefault="00F97943"/>
    <w:p w14:paraId="24171EA3" w14:textId="77777777" w:rsidR="00F97943" w:rsidRDefault="00000000">
      <w:pPr>
        <w:pStyle w:val="Heading2"/>
        <w:numPr>
          <w:ilvl w:val="2"/>
          <w:numId w:val="3"/>
        </w:numPr>
        <w:rPr>
          <w:sz w:val="24"/>
          <w:szCs w:val="24"/>
        </w:rPr>
      </w:pPr>
      <w:bookmarkStart w:id="34" w:name="_Toc130610733"/>
      <w:r>
        <w:rPr>
          <w:sz w:val="24"/>
          <w:szCs w:val="24"/>
        </w:rPr>
        <w:t>Jurnal  oleh Priyanti Tahun 2021</w:t>
      </w:r>
      <w:bookmarkEnd w:id="34"/>
    </w:p>
    <w:p w14:paraId="25FF0904" w14:textId="77777777" w:rsidR="00F97943" w:rsidRDefault="00000000">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Priyanti, 2021)","plainCitation":"(Priyanti, 2021)","noteIndex":0},"citationItems":[{"id":31,"uris":["http://zotero.org/users/local/s4wEUC0L/items/8QWKDMN4"],"itemData":{"id":31,"type":"article-journal","abstract":"Produk kemasan merupakan salah satu hal penting yang harus diperhatikan. Dengan pengemasan\nyang baik maka produk yang ada akan terjaga kualitasnya. Kemasan produk yang baik akan membantu dalam\nproses pemasaran dan akan meningkatkan pembelian dari konsumen. Penerapan algoritma Naive bayes terbukti\ndapat mendeksi adanya bakteri dengan nilai akurasi sebesar 80,93%. Tingkat akurasi yang tinggi membuat\nalgoritma naive bayes ini mampu dalam mengurangi kerugian dari produk baik bagi konsumen maupun bagi\nprodusen. Bagi produsen dengan adanya kemasan produk yang baik maka akan menjaga kualitas dari produk dan\nmenambah nilai dari produk itu sendiri dikarenakan akan adanya kepercayaan dari konsumen yang membuat\nloyalitas tersendiri. Bagi konsumen sendiri akan terhindar dari berbagai macam bakteri yang dapat menyebabkan\nberbagai macam penyakit yang tentunya tidak diharapkan apalagi untuk produk-produk yang tingkat resikonya\nbesar seperti produk untuk bayi, anak-anak atau lansia yang memerlukan penanganan khusus dalam pengemasan\ndan pengontrolan produk kemasan yang dijual dipasaran secara bebas.\nKata Kunci: bakteri, Naive bayes, Produk","container-title":"IMTechno: Journal of Industrial Management and Technology","ISSN":"2774-342X","title":"Deteksi Bakteri Pada Produk Makanan Kemasan Menggunakan Algor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 Bayes</w:t>
      </w:r>
      <w:r>
        <w:t xml:space="preserve"> dengan menggunakan data yang telah diolah.</w:t>
      </w:r>
    </w:p>
    <w:p w14:paraId="4409A1F7" w14:textId="77777777" w:rsidR="00F97943" w:rsidRDefault="00000000">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ndeteksi bakteri pada produk makanan kemasan dengan cepat dan akurat. Selain itu, hasil penelitian ini juga dapat menjadi dasar untuk pengembangan sistem deteksi bakteri pada produk makanan kemasan yang lebih canggih di masa depan.</w:t>
      </w:r>
    </w:p>
    <w:p w14:paraId="40974D75" w14:textId="77777777" w:rsidR="00F97943" w:rsidRDefault="00F97943"/>
    <w:p w14:paraId="07835B59" w14:textId="77777777" w:rsidR="00F97943" w:rsidRDefault="00000000">
      <w:pPr>
        <w:pStyle w:val="Heading2"/>
        <w:numPr>
          <w:ilvl w:val="2"/>
          <w:numId w:val="3"/>
        </w:numPr>
        <w:rPr>
          <w:sz w:val="24"/>
          <w:szCs w:val="24"/>
        </w:rPr>
      </w:pPr>
      <w:bookmarkStart w:id="35" w:name="_Toc130610734"/>
      <w:r>
        <w:rPr>
          <w:sz w:val="24"/>
          <w:szCs w:val="24"/>
        </w:rPr>
        <w:lastRenderedPageBreak/>
        <w:t>Jurnal oleh Trisiawan dan Yuliza Tahun 2022</w:t>
      </w:r>
      <w:bookmarkEnd w:id="35"/>
    </w:p>
    <w:p w14:paraId="555410A4" w14:textId="77777777" w:rsidR="00F97943" w:rsidRDefault="00000000">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operties":{"formattedCitation":"(Trisiawan &amp; Yuliza, 2022)","plainCitation":"(Trisiawan &amp; Yuliza, 2022)","noteIndex":0},"citationItems":[{"id":26,"uris":["http://zotero.org/users/local/s4wEUC0L/items/CRMYXIVX"],"itemData":{"id":26,"type":"article-journal","abstract":"Dalam industri Fast Moving Consumer Goods (FMCG) seperti air minum kemasan, quality control berperan penting untuk menjaga produk yang baik, oleh karena itu diperlukan metode yang cepat dan andal untuk menganalisis data lapangan dan memberikan informasi yang dapat membantu dalam menentukan kualitas produk. Selama proses produksi di pabrik, botol air minum sering kali memiliki beberapa cacat misalnya, tutup dan label yang tidak ada atau tidak terpasang dengan benar, serta air yang kurang terisi pada botol. Semua masalah tersebut dapat menurunkan kualitas produk yang dikirim ke konsumen. Untuk mengatasinya, inspeksi visual menjadi teknik wajib di lini produksi. Metode inspeksi visual tradisional sering kali memerlukan beberapa kamera dan perangkat untuk mendeteksi beberapa cacat pada produk, masing-masing digunakan untuk mendeteksi jenis masalah yang berbeda. Dalam penelitian ini, digunakan metode Multi-Label Image Classification dengan Convolutional Neural Network (CNN) sebagai algoritma untuk mendeteksi beberapa cacat pada botol air sekaligus. Terdapat enam class label yaitu isi kurang, isi kosong, tutup rusak, tutup tidak ada, label rusak, dan label tida ada. Masing-masing class label tersebut mewakili kemungkinan adanya cacat yang ada pada botol. Beberapa kombinasi feature learning layer dan fully connected layer digunakan untuk mengekstrak pola dan mengklasifikasikan gambar masukan. Untuk memfasilitasi penelitian ini, dikumpulan dataset gambar botol air dengan skala besar, dimana didalam datset tersebut merepresentasikan enam class label yang telah ditentukan. Saat diuji dengan dataset baru, model CNN mendapatkan hasil akurasi prediksi 98,526%, dan mendapat rata-rata akurasi sebesar 97,71% ketika diuji dengan 10-fold cross validation.","container-title":"Jurnal Teknologi Elektro","DOI":"10.22441/jte.2022.v13i1.009","ISSN":"2621-8534, 2086-9479","issue":"1","journalAbbreviation":"JTE","language":"id","page":"48","source":"DOI.org (Crossref)","title":"Penerapan Multi-Label Image Classification Menggunakan Metode Convolutional Neural Network (CNN) Untuk Sortir Botol Minuman","volume":"13","author":[{"family":"Trisiawan","given":"Inggis Kurnia"},{"family":"Yuliza","given":"Yuliza"}],"issued":{"date-parts":[["2022",2,8]]}}}],"schema":"https://github.com/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 xml:space="preserve">(CNN) untuk memilah botol minuman secara otomati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dan dilabeli berdasarkan jenis dan kualitasnya. </w:t>
      </w:r>
    </w:p>
    <w:p w14:paraId="150F3CF8" w14:textId="77777777" w:rsidR="00F97943" w:rsidRDefault="00000000">
      <w:pPr>
        <w:ind w:firstLine="720"/>
      </w:pPr>
      <w:r>
        <w:t xml:space="preserve">Penelitian ini menggunakan arsitektur CNN untuk membangun model </w:t>
      </w:r>
      <w:r>
        <w:rPr>
          <w:i/>
          <w:iCs/>
        </w:rPr>
        <w:t>multi-label image classification</w:t>
      </w:r>
      <w:r>
        <w:t xml:space="preserve">. Data yang digunakan dalam penelitian ini terdiri dari 1800 gambar botol minuman, yang dibagi menjadi 1500 gam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p w14:paraId="04A2C453" w14:textId="77777777" w:rsidR="00F97943" w:rsidRDefault="00F97943">
      <w:pPr>
        <w:ind w:firstLine="720"/>
      </w:pPr>
    </w:p>
    <w:p w14:paraId="7352498A" w14:textId="77777777" w:rsidR="00F97943" w:rsidRDefault="00000000">
      <w:pPr>
        <w:pStyle w:val="Heading2"/>
        <w:numPr>
          <w:ilvl w:val="2"/>
          <w:numId w:val="3"/>
        </w:numPr>
        <w:rPr>
          <w:sz w:val="24"/>
          <w:szCs w:val="24"/>
        </w:rPr>
      </w:pPr>
      <w:bookmarkStart w:id="36" w:name="_Toc130610735"/>
      <w:r>
        <w:rPr>
          <w:sz w:val="24"/>
          <w:szCs w:val="24"/>
        </w:rPr>
        <w:t>Jurnal oleh Setiani Tahun 2020</w:t>
      </w:r>
      <w:bookmarkEnd w:id="36"/>
    </w:p>
    <w:p w14:paraId="36DC2579" w14:textId="77777777" w:rsidR="00F97943" w:rsidRDefault="00000000">
      <w:pPr>
        <w:ind w:firstLine="720"/>
      </w:pPr>
      <w:r>
        <w:t xml:space="preserve">Berdasarkan jurnah ilmiah yang berjudul Implementasi </w:t>
      </w:r>
      <w:r>
        <w:rPr>
          <w:i/>
          <w:iCs/>
        </w:rPr>
        <w:t>Convolutional Neural Network</w:t>
      </w:r>
      <w:r>
        <w:t xml:space="preserve"> dengan Arsitektur </w:t>
      </w:r>
      <w:r>
        <w:rPr>
          <w:i/>
          <w:iCs/>
        </w:rPr>
        <w:t xml:space="preserve">ResNet50 </w:t>
      </w:r>
      <w:r>
        <w:t xml:space="preserve">untuk Identifikasi Jenis Sampah Plastik (Setiani, 2020). melakukan penelitian untuk mengembangkan sistem pengenalan sampah plastik menggunakan metode deep learning, khususnya Convolutional Neural Network (CNN) dengan arsitektur </w:t>
      </w:r>
      <w:r>
        <w:rPr>
          <w:i/>
          <w:iCs/>
        </w:rPr>
        <w:t>ResNet50</w:t>
      </w:r>
      <w:r>
        <w:t xml:space="preserve">. Tujuan dari penelitian ini adalah untuk mengidentifikasi jenis sampah plastik secara otomatis dengan menggunakan gambar sebagai input. Penelitian ini menggunakan </w:t>
      </w:r>
      <w:r>
        <w:rPr>
          <w:i/>
          <w:iCs/>
        </w:rPr>
        <w:t xml:space="preserve">dataset </w:t>
      </w:r>
      <w:r>
        <w:t xml:space="preserve">gambar sampah plastik yang terdiri dari enam jenis sampah, yaitu botol plastik, gelas plastik, kantong plastik, kotak plastik, sedotan plastik, dan tutup botol 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000000">
      <w:pPr>
        <w:ind w:firstLine="720"/>
      </w:pPr>
      <w:r>
        <w:lastRenderedPageBreak/>
        <w:t xml:space="preserve">Hasil dari penelitian ini menunjuk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000000">
      <w:pPr>
        <w:pStyle w:val="Heading2"/>
        <w:numPr>
          <w:ilvl w:val="2"/>
          <w:numId w:val="3"/>
        </w:numPr>
        <w:rPr>
          <w:sz w:val="24"/>
          <w:szCs w:val="24"/>
        </w:rPr>
      </w:pPr>
      <w:bookmarkStart w:id="37" w:name="_Toc130610736"/>
      <w:r>
        <w:rPr>
          <w:sz w:val="24"/>
          <w:szCs w:val="24"/>
        </w:rPr>
        <w:t>Jurnal oleh Harika Dkk Tahun 2022</w:t>
      </w:r>
      <w:bookmarkEnd w:id="37"/>
    </w:p>
    <w:p w14:paraId="64DECF0C" w14:textId="77777777" w:rsidR="00F97943" w:rsidRDefault="00000000">
      <w:pPr>
        <w:ind w:firstLine="720"/>
      </w:pPr>
      <w:r>
        <w:t xml:space="preserve">Berdasarkan jurnah ilmiah yang berjudul penerapan klasifikasi u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0},"citationItems":[{"id":23,"uris":["http://zotero.org/users/local/s4wEUC0L/items/IVNUR6SM"],"itemData":{"id":23,"type":"article-journal","abstract":"Industrial companies in Indonesia are one of the sectors that require development in carrying out their contribution in the manufacturing world. Market needs become the main guideline for the industry to create new ideas and improve the quality of production. Most industries, including digital watch electronics companies, have a need to implement technology at every stage of manufacturing their goods, such as at the stage of filtering raw materials to checking quality control before the goods reach consumers. Filtering and quality control are carried out to maintain the quality of each product produced by the company. The problem discussed in this study is how to apply technology in detecting the quality of watch production using the K-Nearest Neighbor algorithm so that it can increase the quality of production, consumer confidence and increase profits for the company. The results of this study are that the model built using the K-Nearest Neighbor method can increase the accuracy for detecting quality control on watch products with an accuracy value of 92% for k = 3.","container-title":"JURIKOM (Jurnal Riset Komputer)","DOI":"10.30865/jurikom.v9i6.5216","ISSN":"2715-7393, 2407-389X","issue":"6","journalAbbreviation":"Jur. Ris. Kom.","language":"id","page":"1850","source":"DOI.org (Crossref)","title":"Penerapan Klasifikasi Untuk Kelayakan Hasil Produksi Jam Tangan dengan Menggunakan Algoritma K-Nearest Neighbor","volume":"9","author":[{"family":"Harika","given":"Maisevli"},{"family":"Ramdania","given":"Diena Rauda"},{"family":"Hidayat","given":"Rifaldo Sukma"},{"family":"Oktarini","given":"Safira"},{"family":"Feirizal","given":"Ferry"}],"issued":{"date-parts":[["2022",12,30]]}}}],"schema":"https://github.com/citation-style-language/schema/raw/master/csl-citation.json"} </w:instrText>
      </w:r>
      <w:r>
        <w:rPr>
          <w:i/>
          <w:iCs/>
        </w:rPr>
        <w:fldChar w:fldCharType="separate"/>
      </w:r>
      <w:r>
        <w:rPr>
          <w:rFonts w:cs="Times New Roman"/>
        </w:rPr>
        <w:t>(Harika et al., 2022)</w:t>
      </w:r>
      <w:r>
        <w:rPr>
          <w:i/>
          <w:iCs/>
        </w:rPr>
        <w:fldChar w:fldCharType="end"/>
      </w:r>
      <w:r>
        <w:t xml:space="preserve">. membahas tentang penerapan algoritma </w:t>
      </w:r>
      <w:r>
        <w:rPr>
          <w:i/>
          <w:iCs/>
        </w:rPr>
        <w:t xml:space="preserve">k-Nearest Neighbor </w:t>
      </w:r>
      <w:r>
        <w:t xml:space="preserve">(K-NN) dalam melakukan klasifikasi untuk menentukan kelayakan hasil produksi jam tangan. Metode klasifikasi digunakan untuk mengevaluasi hasil produksi jam tangan dari beberapa kriteria seperti kerapatan, kekuatan tali, kualitas jahitan, dan penampilan keseluruhan. Membahas tentang penerapan algoritma klasifikasi untuk menentukan kelayakan hasil produksi jam tangan menggunakan algoritma </w:t>
      </w:r>
      <w:r>
        <w:rPr>
          <w:i/>
          <w:iCs/>
        </w:rPr>
        <w:t>K-Nearest Neighbor</w:t>
      </w:r>
      <w:r>
        <w:t xml:space="preserve"> (K-NN).</w:t>
      </w:r>
    </w:p>
    <w:p w14:paraId="52B9F8AB" w14:textId="77777777" w:rsidR="00F97943" w:rsidRDefault="00000000">
      <w:pPr>
        <w:ind w:firstLine="720"/>
      </w:pPr>
      <w:r>
        <w:t xml:space="preserve"> Metode yang digunakan dalam penelitian ini adalah pengambilan data dengan melakukan pengukuran pada komponen j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rrence Matrix</w:t>
      </w:r>
      <w:r>
        <w:t xml:space="preserve"> (GLCM) untuk memperoleh informasi penting dari citra jam tangan. Kemudian, dilakukan pengelompokkan data dengan algoritma K-NN dengan menggunakan perhitungan jarak Euclidean. Hasil penelitian menunjukkan bahwa penggunaan algoritma K-NN pada proses klasifikasi kelayakan hasil produksi jam tangan menghasilkan akurasi sebesar 96,7%. Hal ini menunjukkan bahwa metode klasifikasi menggunakan algoritma K-NN dapat diaplikasikan untuk menentukan kelayakan hasil produksi jam tangan secara efektif dan efisien.</w:t>
      </w:r>
    </w:p>
    <w:p w14:paraId="438594E2" w14:textId="77777777" w:rsidR="00F97943" w:rsidRDefault="00F97943">
      <w:pPr>
        <w:ind w:firstLine="720"/>
      </w:pPr>
    </w:p>
    <w:p w14:paraId="76AD76FE" w14:textId="77777777" w:rsidR="00F97943" w:rsidRDefault="00000000">
      <w:pPr>
        <w:pStyle w:val="Heading2"/>
        <w:numPr>
          <w:ilvl w:val="2"/>
          <w:numId w:val="3"/>
        </w:numPr>
        <w:rPr>
          <w:sz w:val="24"/>
          <w:szCs w:val="24"/>
        </w:rPr>
      </w:pPr>
      <w:bookmarkStart w:id="38" w:name="_Toc130610737"/>
      <w:r>
        <w:rPr>
          <w:sz w:val="24"/>
          <w:szCs w:val="24"/>
        </w:rPr>
        <w:lastRenderedPageBreak/>
        <w:t>Jurnal oleh Valentina Dkk Tahun 2020</w:t>
      </w:r>
      <w:bookmarkEnd w:id="38"/>
    </w:p>
    <w:p w14:paraId="77BAE6C1" w14:textId="77777777" w:rsidR="00F97943" w:rsidRDefault="00000000">
      <w:pPr>
        <w:ind w:firstLine="720"/>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plainCitation":"(Valentina et al., 2020)","noteIndex":0},"citationItems":[{"id":25,"uris":["http://zotero.org/users/local/s4wEUC0L/items/N7YGZ8XQ"],"itemData":{"id":25,"type":"article-journal","abstract":"Plastic bottles and cans are anorganic waste that cannot be decomposed by bacteria naturally and take a long time decomposed. Until now, people awareness to care about the environment is still low. Even though waste sorting is very important before the waste recycling process. According to Kediri City Environment, Hygiene and Gardening Agency, waste such as plastic and cans require special treatment for the recycling process. Until now, the process of sorting waste is still done manually by humans. This process require a lot of energy, a long time and still cannot overcome the amount of the waste nowadays.","language":"id","source":"Zotero","title":"Pengenalan Gambar Botol Plastik dan Kaleng Minuman Menggunakan Metode Convolutional Neural Network","author":[{"family":"Valentina","given":"Regina"},{"family":"Rostianingsih","given":"Silvia"},{"family":"Tjondrowiguno","given":"Alvin Nathaniel"}],"issued":{"date-parts":[["2020"]]}}}],"schema":"https://github.com/citation-style-language/schema/raw/master/csl-citation.json"} </w:instrText>
      </w:r>
      <w:r>
        <w:fldChar w:fldCharType="separate"/>
      </w:r>
      <w:r>
        <w:rPr>
          <w:rFonts w:cs="Times New Roman"/>
        </w:rPr>
        <w:t>(Valentina et al., 2020)</w:t>
      </w:r>
      <w:r>
        <w:fldChar w:fldCharType="end"/>
      </w:r>
      <w:r>
        <w:t xml:space="preserve">. Metode CNN dipilih karena keandalannya dalam mengenali pola visual pada gambar dan telah banyak digunakan pada berbagai aplikasi pengenalan gambar. Pada penelitian ini, </w:t>
      </w:r>
      <w:r>
        <w:rPr>
          <w:i/>
          <w:iCs/>
        </w:rPr>
        <w:t xml:space="preserve">dataset </w:t>
      </w:r>
      <w:r>
        <w:t xml:space="preserve">yang digunakan terdiri dari 220 gambar botol plastik dan 220 gambar kaleng minuman. Taha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ningkatkan variasi pada </w:t>
      </w:r>
      <w:r>
        <w:rPr>
          <w:i/>
          <w:iCs/>
        </w:rPr>
        <w:t>dataset</w:t>
      </w:r>
      <w:r>
        <w:t>. Selanjutnya, dilakukan pelatihan model CNN menggunakan arsitektur yang telah ditentukan.</w:t>
      </w:r>
    </w:p>
    <w:p w14:paraId="58337D50" w14:textId="77777777" w:rsidR="00F97943" w:rsidRDefault="00000000">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ode CNN dapat digunakan untuk mengenali botol plastik dan kaleng minuman dengan baik dan dapat diaplikasikan pada berbagai bidang yang memerlukan pengenalan objek pada gambar.</w:t>
      </w:r>
    </w:p>
    <w:p w14:paraId="4A5B4200" w14:textId="77777777" w:rsidR="00F97943" w:rsidRDefault="00F97943">
      <w:pPr>
        <w:ind w:firstLine="720"/>
      </w:pP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5"/>
          <w:footerReference w:type="default" r:id="rId26"/>
          <w:type w:val="continuous"/>
          <w:pgSz w:w="11906" w:h="16838"/>
          <w:pgMar w:top="1701" w:right="1701" w:bottom="1701" w:left="2268" w:header="708" w:footer="708" w:gutter="0"/>
          <w:cols w:space="708"/>
          <w:docGrid w:linePitch="360"/>
        </w:sectPr>
      </w:pPr>
    </w:p>
    <w:p w14:paraId="5D80F99E" w14:textId="77777777" w:rsidR="00F97943" w:rsidRDefault="00000000">
      <w:pPr>
        <w:pStyle w:val="Itabel"/>
      </w:pPr>
      <w:bookmarkStart w:id="39" w:name="_Toc130611631"/>
      <w:r>
        <w:lastRenderedPageBreak/>
        <w:t>Tabel 2.1. Hasil Penelitian Relevan</w:t>
      </w:r>
      <w:bookmarkEnd w:id="39"/>
    </w:p>
    <w:tbl>
      <w:tblPr>
        <w:tblStyle w:val="TableGrid"/>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000000">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000000">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000000">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000000">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000000">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000000">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000000">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000000">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000000">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000000">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000000">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000000">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000000">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000000">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000000">
            <w:pPr>
              <w:jc w:val="left"/>
            </w:pPr>
            <w:r>
              <w:t>Hasil dari pengujian menunjukkan bahwa model CNN mampu mendeteksi tiga jenis 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000000">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000000">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000000">
            <w:pPr>
              <w:jc w:val="left"/>
            </w:pPr>
            <w:r>
              <w:t xml:space="preserve">Penerapan </w:t>
            </w:r>
            <w:r>
              <w:rPr>
                <w:i/>
                <w:iCs/>
              </w:rPr>
              <w:t>conv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000000">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000000">
            <w:pPr>
              <w:jc w:val="left"/>
            </w:pPr>
            <w:r>
              <w:t>Hasil penelitian menunjukkan bahwa model CNN yang dikembangkan dapat digunakan untuk mendeteksi citra biji jagung kering dengan akurasi yang cukup tinggi. Model CNN te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000000">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000000">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000000">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000000">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000000">
            <w:pPr>
              <w:jc w:val="left"/>
            </w:pPr>
            <w:r>
              <w:t xml:space="preserve">Hasil evaluasi menunjukkan bahwa sistem pendeteksi cacat kemasan 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000000">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000000">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000000">
            <w:pPr>
              <w:jc w:val="left"/>
              <w:rPr>
                <w:i/>
                <w:iCs/>
              </w:rPr>
            </w:pPr>
            <w:r>
              <w:rPr>
                <w:i/>
                <w:iCs/>
              </w:rPr>
              <w:t>Deep-RIC: Plastic Waste Classification using Deep Learning and Resin 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000000">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000000">
            <w:pPr>
              <w:jc w:val="left"/>
            </w:pPr>
            <w:r>
              <w:t>Hasil evaluasi menunjukkan bahwa sistem klasifikasi yang dikembangkan memiliki tingkat akurasi yang baik, denga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000000">
            <w:pPr>
              <w:jc w:val="center"/>
            </w:pPr>
            <w:r>
              <w:lastRenderedPageBreak/>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000000">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000000">
            <w:pPr>
              <w:jc w:val="left"/>
            </w:pPr>
            <w:r>
              <w:t xml:space="preserve">Deteksi bakteri pada 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000000">
            <w:pPr>
              <w:jc w:val="left"/>
            </w:pPr>
            <w:r>
              <w:t xml:space="preserve">Algoritma </w:t>
            </w:r>
            <w:r>
              <w:rPr>
                <w:i/>
                <w:iCs/>
              </w:rPr>
              <w:t>Naïve Bayes</w:t>
            </w:r>
            <w:r>
              <w:t xml:space="preserve"> 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000000">
            <w:pPr>
              <w:jc w:val="left"/>
            </w:pPr>
            <w:r>
              <w:t xml:space="preserve">Hasil evaluasi menunjukkan bahwa algoritma </w:t>
            </w:r>
            <w:r>
              <w:rPr>
                <w:i/>
                <w:iCs/>
              </w:rPr>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000000">
            <w:pPr>
              <w:jc w:val="center"/>
            </w:pPr>
            <w:r>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000000">
            <w:pPr>
              <w:jc w:val="left"/>
            </w:pPr>
            <w:r>
              <w:t>Trisiawa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000000">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000000">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000000">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000000">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000000">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000000">
            <w:pPr>
              <w:jc w:val="left"/>
            </w:pPr>
            <w:r>
              <w:t xml:space="preserve">Implementasi </w:t>
            </w:r>
            <w:r>
              <w:rPr>
                <w:i/>
                <w:iCs/>
              </w:rPr>
              <w:t>Convolutional N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000000">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000000">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000000">
            <w:pPr>
              <w:jc w:val="center"/>
            </w:pPr>
            <w:r>
              <w:lastRenderedPageBreak/>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000000">
            <w:pPr>
              <w:jc w:val="left"/>
            </w:pPr>
            <w:r>
              <w:t>Harika, M., Ramdania, D. 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000000">
            <w:pPr>
              <w:jc w:val="left"/>
            </w:pPr>
            <w:r>
              <w:t xml:space="preserve">Penerapan klasifikasi untuk kelayakan hasil 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000000">
            <w:pPr>
              <w:jc w:val="left"/>
              <w:rPr>
                <w:i/>
                <w:iCs/>
              </w:rPr>
            </w:pPr>
            <w:r>
              <w:rPr>
                <w:i/>
                <w:iCs/>
              </w:rPr>
              <w:t xml:space="preserve">Algoritma K-Nearest Neighbor </w:t>
            </w:r>
            <w:r>
              <w:t>dengan 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000000">
            <w:pPr>
              <w:jc w:val="left"/>
            </w:pPr>
            <w:r>
              <w:t xml:space="preserve">Hasil penelitian menunjukkan bahwa penggunaan algoritma K-NN pada proses klasifikasi kelayakan hasil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000000">
            <w:pPr>
              <w:jc w:val="center"/>
            </w:pPr>
            <w:r>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000000">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000000">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000000">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000000">
            <w:pPr>
              <w:jc w:val="left"/>
            </w:pPr>
            <w:r>
              <w:t>Hasil pengujian menunjukkan bahwa model yang dihasilkan dapat mengenali botol plastik dan kaleng minuman dengan akurasi sebesar 97,5%.</w:t>
            </w:r>
          </w:p>
        </w:tc>
      </w:tr>
    </w:tbl>
    <w:p w14:paraId="0A4B9F38" w14:textId="77777777" w:rsidR="00F97943" w:rsidRDefault="00F97943"/>
    <w:p w14:paraId="1227ED54" w14:textId="77777777" w:rsidR="00F97943" w:rsidRDefault="00F97943">
      <w:pPr>
        <w:sectPr w:rsidR="00F97943">
          <w:headerReference w:type="even" r:id="rId27"/>
          <w:headerReference w:type="default" r:id="rId28"/>
          <w:footerReference w:type="even" r:id="rId29"/>
          <w:footerReference w:type="default" r:id="rId30"/>
          <w:pgSz w:w="16838" w:h="11906" w:orient="landscape"/>
          <w:pgMar w:top="1701" w:right="1701" w:bottom="1701" w:left="2268" w:header="709" w:footer="709" w:gutter="0"/>
          <w:cols w:space="708"/>
          <w:docGrid w:linePitch="360"/>
        </w:sectPr>
      </w:pPr>
    </w:p>
    <w:p w14:paraId="20C87C05" w14:textId="77777777" w:rsidR="00F97943" w:rsidRDefault="00000000">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k, dapat disimpulkan bahwa:</w:t>
      </w:r>
    </w:p>
    <w:p w14:paraId="464A90C0" w14:textId="77777777" w:rsidR="00F97943" w:rsidRDefault="00000000">
      <w:pPr>
        <w:pStyle w:val="ListParagraph"/>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000000">
      <w:pPr>
        <w:pStyle w:val="ListParagraph"/>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000000">
      <w:pPr>
        <w:pStyle w:val="ListParagraph"/>
        <w:numPr>
          <w:ilvl w:val="0"/>
          <w:numId w:val="4"/>
        </w:numPr>
      </w:pPr>
      <w:r>
        <w:t xml:space="preserve">CNN merupakan salah satu jenis arsitektur </w:t>
      </w:r>
      <w:r>
        <w:rPr>
          <w:i/>
          <w:iCs/>
        </w:rPr>
        <w:t>Deep Learning</w:t>
      </w:r>
      <w:r>
        <w:t xml:space="preserve"> yang efektif digunakan dalam tugas-tugas pengenalan citra atau </w:t>
      </w:r>
      <w:r>
        <w:rPr>
          <w:i/>
          <w:iCs/>
        </w:rPr>
        <w:t>image recognition</w:t>
      </w:r>
      <w:r>
        <w:t>.</w:t>
      </w:r>
    </w:p>
    <w:p w14:paraId="585A4F4F" w14:textId="77777777" w:rsidR="00F97943" w:rsidRDefault="00000000">
      <w:pPr>
        <w:pStyle w:val="ListParagraph"/>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000000">
      <w:pPr>
        <w:pStyle w:val="ListParagraph"/>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000000">
      <w:pPr>
        <w:ind w:firstLine="720"/>
      </w:pPr>
      <w:r>
        <w:t xml:space="preserve">Dari kesimpulan tersebut, dapat disimpulkan bahwa teknik </w:t>
      </w:r>
      <w:r>
        <w:rPr>
          <w:i/>
          <w:iCs/>
        </w:rPr>
        <w:t>Deep Learn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1"/>
          <w:footerReference w:type="default" r:id="rId32"/>
          <w:pgSz w:w="11906" w:h="16838"/>
          <w:pgMar w:top="1701" w:right="1701" w:bottom="1701" w:left="2268" w:header="709" w:footer="709" w:gutter="0"/>
          <w:cols w:space="708"/>
          <w:docGrid w:linePitch="360"/>
        </w:sectPr>
      </w:pPr>
    </w:p>
    <w:p w14:paraId="00EC4191" w14:textId="77777777" w:rsidR="00F97943" w:rsidRDefault="00000000">
      <w:pPr>
        <w:pStyle w:val="Heading1"/>
      </w:pPr>
      <w:bookmarkStart w:id="40" w:name="_Toc130610738"/>
      <w:r>
        <w:lastRenderedPageBreak/>
        <w:t>BAB III</w:t>
      </w:r>
      <w:bookmarkEnd w:id="40"/>
    </w:p>
    <w:p w14:paraId="029BFEF1" w14:textId="77777777" w:rsidR="00F97943" w:rsidRDefault="00000000">
      <w:pPr>
        <w:pStyle w:val="Heading1"/>
      </w:pPr>
      <w:bookmarkStart w:id="41" w:name="_Toc130610739"/>
      <w:r>
        <w:t>METODE PENELITIAN</w:t>
      </w:r>
      <w:bookmarkEnd w:id="41"/>
    </w:p>
    <w:p w14:paraId="35901DEC" w14:textId="77777777" w:rsidR="00F97943" w:rsidRDefault="00F97943"/>
    <w:p w14:paraId="74D8B8D0"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42" w:name="_Toc130610740"/>
      <w:bookmarkStart w:id="43" w:name="_Toc130608382"/>
      <w:bookmarkStart w:id="44" w:name="_Toc130422839"/>
      <w:bookmarkStart w:id="45" w:name="_Toc130425953"/>
      <w:bookmarkStart w:id="46" w:name="_Toc130422685"/>
      <w:bookmarkEnd w:id="42"/>
      <w:bookmarkEnd w:id="43"/>
      <w:bookmarkEnd w:id="44"/>
      <w:bookmarkEnd w:id="45"/>
      <w:bookmarkEnd w:id="46"/>
    </w:p>
    <w:p w14:paraId="3936FF7F"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47" w:name="_Toc130422686"/>
      <w:bookmarkStart w:id="48" w:name="_Toc130608383"/>
      <w:bookmarkStart w:id="49" w:name="_Toc130425954"/>
      <w:bookmarkStart w:id="50" w:name="_Toc130422840"/>
      <w:bookmarkStart w:id="51" w:name="_Toc130610741"/>
      <w:bookmarkEnd w:id="47"/>
      <w:bookmarkEnd w:id="48"/>
      <w:bookmarkEnd w:id="49"/>
      <w:bookmarkEnd w:id="50"/>
      <w:bookmarkEnd w:id="51"/>
    </w:p>
    <w:p w14:paraId="0DF46F66"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52" w:name="_Toc130422687"/>
      <w:bookmarkStart w:id="53" w:name="_Toc130422841"/>
      <w:bookmarkStart w:id="54" w:name="_Toc130610742"/>
      <w:bookmarkStart w:id="55" w:name="_Toc130608384"/>
      <w:bookmarkStart w:id="56" w:name="_Toc130425955"/>
      <w:bookmarkEnd w:id="52"/>
      <w:bookmarkEnd w:id="53"/>
      <w:bookmarkEnd w:id="54"/>
      <w:bookmarkEnd w:id="55"/>
      <w:bookmarkEnd w:id="56"/>
    </w:p>
    <w:p w14:paraId="756261BC" w14:textId="77777777" w:rsidR="00F97943" w:rsidRDefault="00000000">
      <w:pPr>
        <w:pStyle w:val="Heading2"/>
        <w:numPr>
          <w:ilvl w:val="1"/>
          <w:numId w:val="5"/>
        </w:numPr>
      </w:pPr>
      <w:bookmarkStart w:id="57" w:name="_Toc130610743"/>
      <w:r>
        <w:t>Metode Penelitian</w:t>
      </w:r>
      <w:bookmarkEnd w:id="57"/>
    </w:p>
    <w:p w14:paraId="5A4C66A7" w14:textId="77777777" w:rsidR="00F97943" w:rsidRDefault="00000000">
      <w:pPr>
        <w:pStyle w:val="Heading2"/>
        <w:numPr>
          <w:ilvl w:val="2"/>
          <w:numId w:val="5"/>
        </w:numPr>
        <w:rPr>
          <w:sz w:val="24"/>
          <w:szCs w:val="24"/>
        </w:rPr>
      </w:pPr>
      <w:bookmarkStart w:id="58" w:name="_Toc130610744"/>
      <w:r>
        <w:rPr>
          <w:sz w:val="24"/>
          <w:szCs w:val="24"/>
        </w:rPr>
        <w:t>Pengumpulan Data</w:t>
      </w:r>
      <w:bookmarkEnd w:id="58"/>
    </w:p>
    <w:p w14:paraId="400AEA29" w14:textId="77777777" w:rsidR="00F97943" w:rsidRDefault="00000000">
      <w:pPr>
        <w:ind w:firstLine="720"/>
      </w:pPr>
      <w:r>
        <w:t>Data yang digunakan dalam penelitian ini adalah citra kemasan biskuit Nextar yang baik dan rusak. Data baik diambil dari sampel produksi yang dianggap baik dan data rusa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000000">
      <w:pPr>
        <w:jc w:val="center"/>
      </w:pPr>
      <w:r>
        <w:rPr>
          <w:noProof/>
        </w:rPr>
        <w:drawing>
          <wp:inline distT="0" distB="0" distL="0" distR="0" wp14:anchorId="419FAACA" wp14:editId="2567EEF0">
            <wp:extent cx="323977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3"/>
                    <a:stretch>
                      <a:fillRect/>
                    </a:stretch>
                  </pic:blipFill>
                  <pic:spPr>
                    <a:xfrm>
                      <a:off x="0" y="0"/>
                      <a:ext cx="3240000" cy="1395559"/>
                    </a:xfrm>
                    <a:prstGeom prst="rect">
                      <a:avLst/>
                    </a:prstGeom>
                    <a:noFill/>
                    <a:ln>
                      <a:noFill/>
                    </a:ln>
                  </pic:spPr>
                </pic:pic>
              </a:graphicData>
            </a:graphic>
          </wp:inline>
        </w:drawing>
      </w:r>
    </w:p>
    <w:p w14:paraId="0E954875" w14:textId="77777777" w:rsidR="00F97943" w:rsidRDefault="00000000">
      <w:pPr>
        <w:pStyle w:val="Igambar"/>
      </w:pPr>
      <w:bookmarkStart w:id="59" w:name="_Toc130611641"/>
      <w:r>
        <w:t>Gambar 3.1. Tampilan Kemasan yang Bagus</w:t>
      </w:r>
      <w:bookmarkEnd w:id="59"/>
    </w:p>
    <w:p w14:paraId="1009694E" w14:textId="77777777" w:rsidR="00F97943" w:rsidRDefault="00F97943"/>
    <w:p w14:paraId="54197CAC" w14:textId="77777777" w:rsidR="00F97943" w:rsidRDefault="00000000">
      <w:pPr>
        <w:jc w:val="center"/>
      </w:pPr>
      <w:r>
        <w:rPr>
          <w:noProof/>
        </w:rPr>
        <w:drawing>
          <wp:inline distT="0" distB="0" distL="0" distR="0" wp14:anchorId="1F4621B7" wp14:editId="6088299E">
            <wp:extent cx="3239770" cy="14020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4"/>
                    <a:stretch>
                      <a:fillRect/>
                    </a:stretch>
                  </pic:blipFill>
                  <pic:spPr>
                    <a:xfrm>
                      <a:off x="0" y="0"/>
                      <a:ext cx="3240000" cy="1402291"/>
                    </a:xfrm>
                    <a:prstGeom prst="rect">
                      <a:avLst/>
                    </a:prstGeom>
                    <a:noFill/>
                    <a:ln>
                      <a:noFill/>
                    </a:ln>
                  </pic:spPr>
                </pic:pic>
              </a:graphicData>
            </a:graphic>
          </wp:inline>
        </w:drawing>
      </w:r>
    </w:p>
    <w:p w14:paraId="70D0BA2F" w14:textId="77777777" w:rsidR="00F97943" w:rsidRDefault="00000000">
      <w:pPr>
        <w:pStyle w:val="Igambar"/>
      </w:pPr>
      <w:bookmarkStart w:id="60" w:name="_Toc130611642"/>
      <w:r>
        <w:t>Gambar 3.2. Tampilan Gambar yang Rusak</w:t>
      </w:r>
      <w:bookmarkEnd w:id="60"/>
    </w:p>
    <w:p w14:paraId="128385E7" w14:textId="77777777" w:rsidR="00F97943" w:rsidRDefault="00F97943"/>
    <w:p w14:paraId="5AB4A6E3" w14:textId="77777777" w:rsidR="00F97943" w:rsidRDefault="00000000">
      <w:pPr>
        <w:pStyle w:val="Heading2"/>
        <w:numPr>
          <w:ilvl w:val="2"/>
          <w:numId w:val="5"/>
        </w:numPr>
        <w:rPr>
          <w:sz w:val="24"/>
          <w:szCs w:val="24"/>
        </w:rPr>
      </w:pPr>
      <w:bookmarkStart w:id="61" w:name="_Toc130610745"/>
      <w:r>
        <w:rPr>
          <w:i/>
          <w:iCs/>
          <w:sz w:val="24"/>
          <w:szCs w:val="24"/>
        </w:rPr>
        <w:t>Preprocessing</w:t>
      </w:r>
      <w:r>
        <w:rPr>
          <w:sz w:val="24"/>
          <w:szCs w:val="24"/>
        </w:rPr>
        <w:t xml:space="preserve"> Data</w:t>
      </w:r>
      <w:bookmarkEnd w:id="61"/>
    </w:p>
    <w:p w14:paraId="5F73469A" w14:textId="77777777" w:rsidR="00F97943" w:rsidRDefault="00000000">
      <w:pPr>
        <w:ind w:firstLine="720"/>
        <w:sectPr w:rsidR="00F97943">
          <w:headerReference w:type="even" r:id="rId35"/>
          <w:headerReference w:type="default" r:id="rId36"/>
          <w:footerReference w:type="even" r:id="rId37"/>
          <w:footerReference w:type="default" r:id="rId38"/>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ti konversi citra ke dalam format</w:t>
      </w:r>
      <w:r>
        <w:rPr>
          <w:i/>
          <w:iCs/>
        </w:rPr>
        <w:t xml:space="preserve"> grayscale</w:t>
      </w:r>
      <w:r>
        <w:t xml:space="preserve">, normalisasi citra, serta </w:t>
      </w:r>
      <w:r>
        <w:rPr>
          <w:i/>
          <w:iCs/>
        </w:rPr>
        <w:t>resizing</w:t>
      </w:r>
      <w:r>
        <w:t xml:space="preserve"> citra untuk menyesuaikan ukuran citra yang diinginkan.</w:t>
      </w:r>
    </w:p>
    <w:p w14:paraId="6468709D" w14:textId="77777777" w:rsidR="00F97943" w:rsidRDefault="00F97943">
      <w:pPr>
        <w:ind w:firstLine="720"/>
      </w:pPr>
    </w:p>
    <w:p w14:paraId="15B51BBE" w14:textId="77777777" w:rsidR="00F97943" w:rsidRDefault="00000000">
      <w:r>
        <w:lastRenderedPageBreak/>
        <w:tab/>
      </w:r>
      <w:r>
        <w:rPr>
          <w:i/>
          <w:iCs/>
        </w:rPr>
        <w:t>Preprocessing</w:t>
      </w:r>
      <w:r>
        <w:t xml:space="preserve"> pada salah satu sampel data terkait label produk yang bagus dan rusak :</w:t>
      </w:r>
    </w:p>
    <w:p w14:paraId="5FF6004B" w14:textId="77777777" w:rsidR="00F97943" w:rsidRDefault="00000000">
      <w:r>
        <w:rPr>
          <w:noProof/>
        </w:rPr>
        <w:drawing>
          <wp:inline distT="0" distB="0" distL="0" distR="0" wp14:anchorId="62B17ED1" wp14:editId="4E5B11C2">
            <wp:extent cx="5039995" cy="1647825"/>
            <wp:effectExtent l="0" t="0" r="8255" b="9525"/>
            <wp:docPr id="7" name="Picture 7" descr="Fr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rame 1"/>
                    <pic:cNvPicPr>
                      <a:picLocks noChangeAspect="1"/>
                    </pic:cNvPicPr>
                  </pic:nvPicPr>
                  <pic:blipFill>
                    <a:blip r:embed="rId39"/>
                    <a:stretch>
                      <a:fillRect/>
                    </a:stretch>
                  </pic:blipFill>
                  <pic:spPr>
                    <a:xfrm>
                      <a:off x="0" y="0"/>
                      <a:ext cx="5039995" cy="1647825"/>
                    </a:xfrm>
                    <a:prstGeom prst="rect">
                      <a:avLst/>
                    </a:prstGeom>
                  </pic:spPr>
                </pic:pic>
              </a:graphicData>
            </a:graphic>
          </wp:inline>
        </w:drawing>
      </w:r>
    </w:p>
    <w:p w14:paraId="7B7626E4" w14:textId="77777777" w:rsidR="00F97943" w:rsidRDefault="00000000">
      <w:pPr>
        <w:pStyle w:val="Igambar"/>
      </w:pPr>
      <w:bookmarkStart w:id="62" w:name="_Toc130611643"/>
      <w:r>
        <w:t xml:space="preserve">Gambar 3.3. </w:t>
      </w:r>
      <w:r>
        <w:rPr>
          <w:i/>
          <w:iCs/>
        </w:rPr>
        <w:t>Preprocessing</w:t>
      </w:r>
      <w:r>
        <w:t xml:space="preserve"> Data Yang Diambil Untuk Di </w:t>
      </w:r>
      <w:r>
        <w:rPr>
          <w:i/>
          <w:iCs/>
        </w:rPr>
        <w:t>Training</w:t>
      </w:r>
      <w:bookmarkEnd w:id="62"/>
    </w:p>
    <w:p w14:paraId="7EBEFD5F" w14:textId="77777777" w:rsidR="00F97943" w:rsidRDefault="00F97943"/>
    <w:p w14:paraId="000B3228" w14:textId="77777777" w:rsidR="00F97943" w:rsidRDefault="00000000">
      <w:pPr>
        <w:pStyle w:val="Heading2"/>
        <w:numPr>
          <w:ilvl w:val="2"/>
          <w:numId w:val="5"/>
        </w:numPr>
        <w:rPr>
          <w:sz w:val="24"/>
          <w:szCs w:val="24"/>
        </w:rPr>
      </w:pPr>
      <w:bookmarkStart w:id="63" w:name="_Toc130610746"/>
      <w:r>
        <w:rPr>
          <w:sz w:val="24"/>
          <w:szCs w:val="24"/>
        </w:rPr>
        <w:t>Pembuatan Data</w:t>
      </w:r>
      <w:bookmarkEnd w:id="63"/>
    </w:p>
    <w:p w14:paraId="488FD9C2" w14:textId="77777777" w:rsidR="00F97943" w:rsidRDefault="00000000">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fungsi aktivasi, dan pengaturan lainnya. Model akan dilatih menggunakan data baik dan rusak yang telah dipreproses. Pada penelitian ini, model CNN yang digunakan terdiri dari beberapa lapisan, yaitu:</w:t>
      </w:r>
    </w:p>
    <w:p w14:paraId="51A1CE47" w14:textId="77777777" w:rsidR="00F97943" w:rsidRDefault="00000000">
      <w:pPr>
        <w:pStyle w:val="ListParagraph"/>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000000">
      <w:pPr>
        <w:pStyle w:val="ListParagraph"/>
        <w:numPr>
          <w:ilvl w:val="0"/>
          <w:numId w:val="4"/>
        </w:numPr>
      </w:pPr>
      <w:r>
        <w:t>Lapisan Konvolusi: berfungsi untuk mengekstrak fitur-fitur dari gambar menggunakan kernel konvolusi.</w:t>
      </w:r>
    </w:p>
    <w:p w14:paraId="319DDA05" w14:textId="77777777" w:rsidR="00F97943" w:rsidRDefault="00000000">
      <w:pPr>
        <w:pStyle w:val="ListParagraph"/>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000000">
      <w:pPr>
        <w:pStyle w:val="ListParagraph"/>
        <w:numPr>
          <w:ilvl w:val="0"/>
          <w:numId w:val="4"/>
        </w:numPr>
      </w:pPr>
      <w:r>
        <w:t xml:space="preserve">Lapisan </w:t>
      </w:r>
      <w:r>
        <w:rPr>
          <w:i/>
          <w:iCs/>
        </w:rPr>
        <w:t>Max Pooling</w:t>
      </w:r>
      <w:r>
        <w:t>: berfungsi untuk mengurangi dimensi dari hasil konvolusi dan mempertahankan fitur yang paling penting.</w:t>
      </w:r>
    </w:p>
    <w:p w14:paraId="17BD4892" w14:textId="77777777" w:rsidR="00F97943" w:rsidRDefault="00000000">
      <w:pPr>
        <w:pStyle w:val="ListParagraph"/>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000000">
      <w:pPr>
        <w:pStyle w:val="ListParagraph"/>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000000">
      <w:pPr>
        <w:pStyle w:val="ListParagraph"/>
        <w:numPr>
          <w:ilvl w:val="0"/>
          <w:numId w:val="4"/>
        </w:numPr>
      </w:pPr>
      <w:r>
        <w:t xml:space="preserve">Lapisan </w:t>
      </w:r>
      <w:r>
        <w:rPr>
          <w:i/>
          <w:iCs/>
        </w:rPr>
        <w:t>Dense</w:t>
      </w:r>
      <w:r>
        <w:t xml:space="preserve">: berfungsi untuk menghubungkan vektor fitur dengan kelas </w:t>
      </w:r>
      <w:r>
        <w:rPr>
          <w:i/>
          <w:iCs/>
        </w:rPr>
        <w:t>output</w:t>
      </w:r>
      <w:r>
        <w:t>.</w:t>
      </w:r>
    </w:p>
    <w:p w14:paraId="52B57FDC" w14:textId="77777777" w:rsidR="00F97943" w:rsidRDefault="00000000">
      <w:pPr>
        <w:pStyle w:val="ListParagraph"/>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77777777" w:rsidR="00F97943" w:rsidRDefault="00000000">
      <w:pPr>
        <w:pStyle w:val="Heading2"/>
        <w:numPr>
          <w:ilvl w:val="2"/>
          <w:numId w:val="5"/>
        </w:numPr>
        <w:rPr>
          <w:sz w:val="24"/>
          <w:szCs w:val="24"/>
        </w:rPr>
      </w:pPr>
      <w:bookmarkStart w:id="64" w:name="_Toc130610747"/>
      <w:r>
        <w:rPr>
          <w:sz w:val="24"/>
          <w:szCs w:val="24"/>
        </w:rPr>
        <w:lastRenderedPageBreak/>
        <w:t>Pengujian Data</w:t>
      </w:r>
      <w:bookmarkEnd w:id="64"/>
    </w:p>
    <w:p w14:paraId="0D89FCA6" w14:textId="77777777" w:rsidR="00F97943" w:rsidRDefault="00000000">
      <w:pPr>
        <w:ind w:firstLine="720"/>
      </w:pPr>
      <w:r>
        <w:t xml:space="preserve">Model selesai dilatih/train akan dilakukan proses pengujian model. Dengan menggunakan </w:t>
      </w:r>
      <w:r>
        <w:rPr>
          <w:i/>
          <w:iCs/>
        </w:rPr>
        <w:t>python</w:t>
      </w:r>
      <w:r>
        <w:t xml:space="preserve"> sebagai </w:t>
      </w:r>
      <w:r>
        <w:rPr>
          <w:i/>
          <w:iCs/>
        </w:rPr>
        <w:t>platf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 dimuat agar dapat diteruskan untuk mengevaluasi performa model menggunakan metrik evaluasi seperti berikut:</w:t>
      </w:r>
    </w:p>
    <w:p w14:paraId="01AE3211" w14:textId="77777777" w:rsidR="00F97943" w:rsidRDefault="00000000">
      <w:pPr>
        <w:pStyle w:val="ListParagraph"/>
        <w:numPr>
          <w:ilvl w:val="3"/>
          <w:numId w:val="5"/>
        </w:numPr>
      </w:pPr>
      <w:r>
        <w:t>Akurasi</w:t>
      </w:r>
    </w:p>
    <w:p w14:paraId="12C36DC7" w14:textId="77777777" w:rsidR="00F97943" w:rsidRDefault="00000000">
      <w:pPr>
        <w:ind w:firstLine="720"/>
      </w:pPr>
      <w:r>
        <w:t>Akurasi adalah ukuran persentase dari jumlah klasifikasi yang benar dibandingkan dengan total klasifikasi yang dilakukan. Akurasi dihitung dengan membagi jumlah klasifikasi yang benar dengan jumlah total klasifikasi.</w:t>
      </w:r>
    </w:p>
    <w:p w14:paraId="6E57163A" w14:textId="77777777" w:rsidR="00F97943" w:rsidRDefault="00000000">
      <w:pPr>
        <w:pStyle w:val="ListParagraph"/>
        <w:numPr>
          <w:ilvl w:val="3"/>
          <w:numId w:val="5"/>
        </w:numPr>
      </w:pPr>
      <w:r>
        <w:t>Presisi</w:t>
      </w:r>
    </w:p>
    <w:p w14:paraId="1DFCA2FD" w14:textId="77777777" w:rsidR="00F97943" w:rsidRDefault="00000000">
      <w:pPr>
        <w:ind w:firstLine="720"/>
      </w:pPr>
      <w:r>
        <w:t>Presisi adalah ukuran persentase dari jumlah hasil klasifikasi yang benar positif dibandingkan dengan total hasil klasifikasi positif. Presisi dihitung dengan membagi jumlah hasil klasifikasi benar positif dengan jumlah total hasil klasifikasi positif.</w:t>
      </w:r>
    </w:p>
    <w:p w14:paraId="00057764" w14:textId="77777777" w:rsidR="00F97943" w:rsidRDefault="00000000">
      <w:pPr>
        <w:pStyle w:val="ListParagraph"/>
        <w:numPr>
          <w:ilvl w:val="3"/>
          <w:numId w:val="5"/>
        </w:numPr>
        <w:rPr>
          <w:i/>
          <w:iCs/>
        </w:rPr>
      </w:pPr>
      <w:r>
        <w:rPr>
          <w:i/>
          <w:iCs/>
        </w:rPr>
        <w:t>Recall</w:t>
      </w:r>
    </w:p>
    <w:p w14:paraId="6CC1E2A2" w14:textId="77777777" w:rsidR="00F97943" w:rsidRDefault="00000000">
      <w:pPr>
        <w:ind w:firstLine="720"/>
      </w:pPr>
      <w:r>
        <w:rPr>
          <w:i/>
          <w:iCs/>
        </w:rPr>
        <w:t>Recall</w:t>
      </w:r>
      <w:r>
        <w:t xml:space="preserve"> adalah ukuran persentase dari jumlah hasil klasifikasi yang benar positif dibandingkan dengan total jumlah data yang seharusnya diklasifikasikan positif. </w:t>
      </w:r>
      <w:r>
        <w:rPr>
          <w:i/>
          <w:iCs/>
        </w:rPr>
        <w:t>Recall</w:t>
      </w:r>
      <w:r>
        <w:t xml:space="preserve"> dihitung dengan membagi jumlah hasil klasifikasi benar positif dengan jumlah total data yang seharusnya diklasifikasikan positif.</w:t>
      </w:r>
    </w:p>
    <w:p w14:paraId="6520609B" w14:textId="77777777" w:rsidR="00F97943" w:rsidRDefault="00000000">
      <w:pPr>
        <w:pStyle w:val="ListParagraph"/>
        <w:numPr>
          <w:ilvl w:val="3"/>
          <w:numId w:val="5"/>
        </w:numPr>
        <w:rPr>
          <w:i/>
          <w:iCs/>
        </w:rPr>
      </w:pPr>
      <w:r>
        <w:rPr>
          <w:i/>
          <w:iCs/>
        </w:rPr>
        <w:t>FI-Score</w:t>
      </w:r>
    </w:p>
    <w:p w14:paraId="2626F666" w14:textId="77777777" w:rsidR="00F97943" w:rsidRDefault="00000000">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3FC76399" w14:textId="77777777" w:rsidR="00F97943" w:rsidRDefault="00000000">
      <w:pPr>
        <w:ind w:firstLine="720"/>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xt kunci agar tidak semua orang bisa mengakses datanya.</w:t>
      </w:r>
    </w:p>
    <w:p w14:paraId="5F44B56E" w14:textId="77777777" w:rsidR="00F97943" w:rsidRDefault="00F97943">
      <w:pPr>
        <w:ind w:firstLine="720"/>
      </w:pPr>
    </w:p>
    <w:p w14:paraId="69F1166C" w14:textId="77777777" w:rsidR="00F97943" w:rsidRDefault="00000000">
      <w:pPr>
        <w:pStyle w:val="Heading2"/>
        <w:numPr>
          <w:ilvl w:val="2"/>
          <w:numId w:val="5"/>
        </w:numPr>
        <w:rPr>
          <w:sz w:val="24"/>
          <w:szCs w:val="24"/>
        </w:rPr>
      </w:pPr>
      <w:bookmarkStart w:id="65" w:name="_Toc130610748"/>
      <w:r>
        <w:rPr>
          <w:sz w:val="24"/>
          <w:szCs w:val="24"/>
        </w:rPr>
        <w:t>Penerapan Data</w:t>
      </w:r>
      <w:bookmarkEnd w:id="65"/>
    </w:p>
    <w:p w14:paraId="60F628CA" w14:textId="77777777" w:rsidR="00F97943" w:rsidRDefault="00000000">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000000">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a tampilan aplikasi web yang dibangun dengan </w:t>
      </w:r>
      <w:r>
        <w:rPr>
          <w:i/>
          <w:iCs/>
        </w:rPr>
        <w:t>Vue</w:t>
      </w:r>
      <w:r>
        <w:t>.</w:t>
      </w:r>
    </w:p>
    <w:p w14:paraId="182C4498" w14:textId="77777777" w:rsidR="00F97943" w:rsidRDefault="00000000">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menampilkan informasi tambahan seperti gambar kemasan biskuit yang dip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seperti grafik dan ta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000000">
      <w:pPr>
        <w:pStyle w:val="Heading2"/>
        <w:numPr>
          <w:ilvl w:val="1"/>
          <w:numId w:val="5"/>
        </w:numPr>
      </w:pPr>
      <w:bookmarkStart w:id="66" w:name="_Toc130610749"/>
      <w:r>
        <w:t>Desain Sistem</w:t>
      </w:r>
      <w:bookmarkEnd w:id="66"/>
    </w:p>
    <w:p w14:paraId="33FE1192" w14:textId="77777777" w:rsidR="00F97943" w:rsidRDefault="00000000">
      <w:pPr>
        <w:ind w:firstLine="720"/>
      </w:pPr>
      <w:r>
        <w:t>Dalam pengembangan penelitian ini dengan menggunakan sistem yang diperlukan beberapa halaman ini agar keamanan dan kenyamanan pengguna terlaksana. Struktur halamannya sebagai berikut :</w:t>
      </w:r>
    </w:p>
    <w:p w14:paraId="34F4CE7A" w14:textId="77777777" w:rsidR="00F97943" w:rsidRDefault="00000000">
      <w:pPr>
        <w:pStyle w:val="Heading2"/>
        <w:numPr>
          <w:ilvl w:val="2"/>
          <w:numId w:val="5"/>
        </w:numPr>
        <w:rPr>
          <w:sz w:val="24"/>
          <w:szCs w:val="24"/>
        </w:rPr>
      </w:pPr>
      <w:bookmarkStart w:id="67" w:name="_Toc130610750"/>
      <w:r>
        <w:rPr>
          <w:sz w:val="24"/>
          <w:szCs w:val="24"/>
        </w:rPr>
        <w:lastRenderedPageBreak/>
        <w:t>Halaman Masuk</w:t>
      </w:r>
      <w:bookmarkEnd w:id="67"/>
    </w:p>
    <w:p w14:paraId="2EA20041" w14:textId="77777777" w:rsidR="00F97943" w:rsidRDefault="00000000">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000000">
      <w:pPr>
        <w:jc w:val="center"/>
      </w:pPr>
      <w:r>
        <w:rPr>
          <w:noProof/>
        </w:rPr>
        <w:drawing>
          <wp:inline distT="0" distB="0" distL="0" distR="0" wp14:anchorId="16C526A8" wp14:editId="2468B314">
            <wp:extent cx="1259840" cy="2733040"/>
            <wp:effectExtent l="19050" t="19050" r="16510" b="1016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0"/>
                    <a:stretch>
                      <a:fillRect/>
                    </a:stretch>
                  </pic:blipFill>
                  <pic:spPr>
                    <a:xfrm>
                      <a:off x="0" y="0"/>
                      <a:ext cx="1260000" cy="2733214"/>
                    </a:xfrm>
                    <a:prstGeom prst="rect">
                      <a:avLst/>
                    </a:prstGeom>
                    <a:ln>
                      <a:solidFill>
                        <a:schemeClr val="tx1"/>
                      </a:solidFill>
                    </a:ln>
                  </pic:spPr>
                </pic:pic>
              </a:graphicData>
            </a:graphic>
          </wp:inline>
        </w:drawing>
      </w:r>
    </w:p>
    <w:p w14:paraId="00825643" w14:textId="77777777" w:rsidR="00F97943" w:rsidRDefault="00000000">
      <w:pPr>
        <w:pStyle w:val="Igambar"/>
      </w:pPr>
      <w:bookmarkStart w:id="68" w:name="_Toc130611644"/>
      <w:r>
        <w:t>Gambar 3.4. Login Form</w:t>
      </w:r>
      <w:bookmarkEnd w:id="68"/>
    </w:p>
    <w:p w14:paraId="2333F24D" w14:textId="77777777" w:rsidR="00F97943" w:rsidRDefault="00F97943"/>
    <w:p w14:paraId="1AE34307" w14:textId="77777777" w:rsidR="00F97943" w:rsidRDefault="00000000">
      <w:pPr>
        <w:pStyle w:val="Heading2"/>
        <w:numPr>
          <w:ilvl w:val="2"/>
          <w:numId w:val="5"/>
        </w:numPr>
        <w:rPr>
          <w:sz w:val="24"/>
          <w:szCs w:val="24"/>
        </w:rPr>
      </w:pPr>
      <w:bookmarkStart w:id="69" w:name="_Toc130610751"/>
      <w:r>
        <w:rPr>
          <w:sz w:val="24"/>
          <w:szCs w:val="24"/>
        </w:rPr>
        <w:t>Halaman Tes Uji</w:t>
      </w:r>
      <w:bookmarkEnd w:id="69"/>
    </w:p>
    <w:p w14:paraId="1B8F145C" w14:textId="77777777" w:rsidR="00F97943" w:rsidRDefault="00000000">
      <w:pPr>
        <w:ind w:firstLine="720"/>
      </w:pPr>
      <w:r>
        <w:t>Dalam halaman tes uji ini berisi mengenai hal hal yang diperlukan dalam melakukan tes uji. Ada gambar yang harus dikirim untuk dilakukan tes uji apakah gambar tersebut merupakan kemasan nextar yang bagus apa yang ru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F97943" w14:paraId="1ED07483" w14:textId="77777777">
        <w:tc>
          <w:tcPr>
            <w:tcW w:w="3963" w:type="dxa"/>
          </w:tcPr>
          <w:p w14:paraId="5B0CE114" w14:textId="77777777" w:rsidR="00F97943" w:rsidRDefault="00000000">
            <w:pPr>
              <w:jc w:val="center"/>
            </w:pPr>
            <w:r>
              <w:rPr>
                <w:noProof/>
              </w:rPr>
              <w:drawing>
                <wp:inline distT="0" distB="0" distL="0" distR="0" wp14:anchorId="5FAADB02" wp14:editId="38A0C646">
                  <wp:extent cx="1259840" cy="2733040"/>
                  <wp:effectExtent l="19050" t="19050" r="16510" b="1016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1"/>
                          <a:stretch>
                            <a:fillRect/>
                          </a:stretch>
                        </pic:blipFill>
                        <pic:spPr>
                          <a:xfrm>
                            <a:off x="0" y="0"/>
                            <a:ext cx="1260000" cy="2733214"/>
                          </a:xfrm>
                          <a:prstGeom prst="rect">
                            <a:avLst/>
                          </a:prstGeom>
                          <a:ln>
                            <a:solidFill>
                              <a:schemeClr val="tx1"/>
                            </a:solidFill>
                          </a:ln>
                        </pic:spPr>
                      </pic:pic>
                    </a:graphicData>
                  </a:graphic>
                </wp:inline>
              </w:drawing>
            </w:r>
          </w:p>
          <w:p w14:paraId="1823A1AF" w14:textId="77777777" w:rsidR="00F97943" w:rsidRDefault="00000000">
            <w:pPr>
              <w:jc w:val="center"/>
            </w:pPr>
            <w:r>
              <w:t>Gambar 3.5. Kemasan Bagus</w:t>
            </w:r>
          </w:p>
        </w:tc>
        <w:tc>
          <w:tcPr>
            <w:tcW w:w="3964" w:type="dxa"/>
          </w:tcPr>
          <w:p w14:paraId="29FE7777" w14:textId="77777777" w:rsidR="00F97943" w:rsidRDefault="00000000">
            <w:pPr>
              <w:jc w:val="center"/>
            </w:pPr>
            <w:r>
              <w:rPr>
                <w:noProof/>
              </w:rPr>
              <w:drawing>
                <wp:inline distT="0" distB="0" distL="0" distR="0" wp14:anchorId="0AE35083" wp14:editId="4D946657">
                  <wp:extent cx="1259840" cy="2733040"/>
                  <wp:effectExtent l="19050" t="19050" r="16510" b="10160"/>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2"/>
                          <a:stretch>
                            <a:fillRect/>
                          </a:stretch>
                        </pic:blipFill>
                        <pic:spPr>
                          <a:xfrm>
                            <a:off x="0" y="0"/>
                            <a:ext cx="1260000" cy="2733214"/>
                          </a:xfrm>
                          <a:prstGeom prst="rect">
                            <a:avLst/>
                          </a:prstGeom>
                          <a:ln>
                            <a:solidFill>
                              <a:schemeClr val="tx1"/>
                            </a:solidFill>
                          </a:ln>
                        </pic:spPr>
                      </pic:pic>
                    </a:graphicData>
                  </a:graphic>
                </wp:inline>
              </w:drawing>
            </w:r>
          </w:p>
          <w:p w14:paraId="2239CF3F" w14:textId="77777777" w:rsidR="00F97943" w:rsidRDefault="00000000">
            <w:pPr>
              <w:jc w:val="center"/>
            </w:pPr>
            <w:r>
              <w:t>Gambar 3.6.  Kemasan Rusak</w:t>
            </w:r>
          </w:p>
        </w:tc>
      </w:tr>
    </w:tbl>
    <w:p w14:paraId="3E128A26" w14:textId="77777777" w:rsidR="00F97943" w:rsidRDefault="00000000">
      <w:pPr>
        <w:pStyle w:val="A2"/>
        <w:numPr>
          <w:ilvl w:val="1"/>
          <w:numId w:val="6"/>
        </w:numPr>
      </w:pPr>
      <w:bookmarkStart w:id="70" w:name="_Toc129755595"/>
      <w:r>
        <w:lastRenderedPageBreak/>
        <w:t>Perhitungan Penerapan Model</w:t>
      </w:r>
      <w:bookmarkEnd w:id="70"/>
    </w:p>
    <w:p w14:paraId="684AB55C" w14:textId="77777777" w:rsidR="00F97943" w:rsidRDefault="00000000">
      <w:pPr>
        <w:pStyle w:val="A2"/>
        <w:ind w:firstLine="720"/>
        <w:rPr>
          <w:b w:val="0"/>
          <w:sz w:val="24"/>
        </w:rPr>
      </w:pPr>
      <w:r>
        <w:rPr>
          <w:b w:val="0"/>
          <w:sz w:val="24"/>
        </w:rPr>
        <w:t xml:space="preserve">Berikut ini adalah beberapa rum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151C774C" w14:textId="77777777" w:rsidR="00F97943" w:rsidRDefault="00000000">
      <w:pPr>
        <w:pStyle w:val="A2"/>
        <w:rPr>
          <w:sz w:val="24"/>
        </w:rPr>
      </w:pPr>
      <w:r>
        <w:rPr>
          <w:i/>
          <w:iCs/>
          <w:sz w:val="24"/>
        </w:rPr>
        <w:t>Convolutional layer</w:t>
      </w:r>
      <w:r>
        <w:rPr>
          <w:sz w:val="24"/>
        </w:rPr>
        <w:t>:</w:t>
      </w:r>
    </w:p>
    <w:p w14:paraId="00194F2B" w14:textId="77777777" w:rsidR="00F97943" w:rsidRDefault="00000000">
      <w:pPr>
        <w:pStyle w:val="A2"/>
        <w:ind w:firstLine="720"/>
        <w:rPr>
          <w:b w:val="0"/>
          <w:sz w:val="24"/>
        </w:rPr>
      </w:pPr>
      <w:r>
        <w:rPr>
          <w:b w:val="0"/>
          <w:sz w:val="24"/>
        </w:rPr>
        <w:t>a. Jumlah filter: F</w:t>
      </w:r>
    </w:p>
    <w:p w14:paraId="65FECCB5" w14:textId="77777777" w:rsidR="00F97943" w:rsidRDefault="00000000">
      <w:pPr>
        <w:pStyle w:val="A2"/>
        <w:ind w:firstLine="720"/>
        <w:rPr>
          <w:b w:val="0"/>
          <w:sz w:val="24"/>
        </w:rPr>
      </w:pPr>
      <w:r>
        <w:rPr>
          <w:b w:val="0"/>
          <w:sz w:val="24"/>
        </w:rPr>
        <w:t>b. Ukuran filter: K</w:t>
      </w:r>
    </w:p>
    <w:p w14:paraId="7B001C69" w14:textId="77777777" w:rsidR="00F97943" w:rsidRDefault="00000000">
      <w:pPr>
        <w:pStyle w:val="A2"/>
        <w:ind w:firstLine="720"/>
        <w:rPr>
          <w:b w:val="0"/>
          <w:sz w:val="24"/>
        </w:rPr>
      </w:pPr>
      <w:r>
        <w:rPr>
          <w:b w:val="0"/>
          <w:sz w:val="24"/>
        </w:rPr>
        <w:t>c. Ukuran input: N x N</w:t>
      </w:r>
    </w:p>
    <w:p w14:paraId="4E4EDBC2" w14:textId="77777777" w:rsidR="00F97943" w:rsidRDefault="00000000">
      <w:pPr>
        <w:pStyle w:val="A2"/>
        <w:ind w:firstLine="720"/>
        <w:rPr>
          <w:b w:val="0"/>
          <w:sz w:val="24"/>
        </w:rPr>
      </w:pPr>
      <w:r>
        <w:rPr>
          <w:b w:val="0"/>
          <w:sz w:val="24"/>
        </w:rPr>
        <w:t>d. Ukuran output: M x M (dalam hal ini, M = N - K + 1)</w:t>
      </w:r>
    </w:p>
    <w:p w14:paraId="425185CE" w14:textId="77777777" w:rsidR="00F97943" w:rsidRDefault="00000000">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4C8711FE" w14:textId="77777777" w:rsidR="00F97943" w:rsidRDefault="00000000">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74CA1529" w14:textId="77777777" w:rsidR="00F97943" w:rsidRDefault="00000000">
      <w:pPr>
        <w:pStyle w:val="A2"/>
        <w:rPr>
          <w:sz w:val="24"/>
        </w:rPr>
      </w:pPr>
      <w:r>
        <w:rPr>
          <w:i/>
          <w:iCs/>
          <w:sz w:val="24"/>
        </w:rPr>
        <w:t>Pooling layer</w:t>
      </w:r>
      <w:r>
        <w:rPr>
          <w:sz w:val="24"/>
        </w:rPr>
        <w:t>:</w:t>
      </w:r>
    </w:p>
    <w:p w14:paraId="079AC893" w14:textId="77777777" w:rsidR="00F97943" w:rsidRDefault="00000000">
      <w:pPr>
        <w:pStyle w:val="A2"/>
        <w:ind w:firstLine="720"/>
        <w:rPr>
          <w:b w:val="0"/>
          <w:sz w:val="24"/>
        </w:rPr>
      </w:pPr>
      <w:r>
        <w:rPr>
          <w:b w:val="0"/>
          <w:sz w:val="24"/>
        </w:rPr>
        <w:t>a. Ukuran filter: K</w:t>
      </w:r>
    </w:p>
    <w:p w14:paraId="580D5A7C" w14:textId="77777777" w:rsidR="00F97943" w:rsidRDefault="00000000">
      <w:pPr>
        <w:pStyle w:val="A2"/>
        <w:ind w:firstLine="720"/>
        <w:rPr>
          <w:b w:val="0"/>
          <w:sz w:val="24"/>
        </w:rPr>
      </w:pPr>
      <w:r>
        <w:rPr>
          <w:b w:val="0"/>
          <w:sz w:val="24"/>
        </w:rPr>
        <w:t>b. Ukuran input: N x N</w:t>
      </w:r>
    </w:p>
    <w:p w14:paraId="135531E6" w14:textId="77777777" w:rsidR="00F97943" w:rsidRDefault="00000000">
      <w:pPr>
        <w:pStyle w:val="A2"/>
        <w:ind w:firstLine="720"/>
        <w:rPr>
          <w:b w:val="0"/>
          <w:sz w:val="24"/>
        </w:rPr>
      </w:pPr>
      <w:r>
        <w:rPr>
          <w:b w:val="0"/>
          <w:sz w:val="24"/>
        </w:rPr>
        <w:t>c. Ukuran output: M x M (dalam hal ini, M = N / K)</w:t>
      </w:r>
    </w:p>
    <w:p w14:paraId="4667F8C8" w14:textId="77777777" w:rsidR="00F97943" w:rsidRDefault="00000000">
      <w:pPr>
        <w:pStyle w:val="A2"/>
        <w:rPr>
          <w:sz w:val="24"/>
        </w:rPr>
      </w:pPr>
      <w:r>
        <w:rPr>
          <w:i/>
          <w:iCs/>
          <w:sz w:val="24"/>
        </w:rPr>
        <w:t>Fully connected layer</w:t>
      </w:r>
      <w:r>
        <w:rPr>
          <w:sz w:val="24"/>
        </w:rPr>
        <w:t>:</w:t>
      </w:r>
    </w:p>
    <w:p w14:paraId="1DBFDB4A" w14:textId="77777777" w:rsidR="00F97943" w:rsidRDefault="00000000">
      <w:pPr>
        <w:pStyle w:val="A2"/>
        <w:ind w:firstLine="720"/>
        <w:rPr>
          <w:b w:val="0"/>
          <w:sz w:val="24"/>
        </w:rPr>
      </w:pPr>
      <w:r>
        <w:rPr>
          <w:b w:val="0"/>
          <w:sz w:val="24"/>
        </w:rPr>
        <w:t>a. Jumlah neuron: N</w:t>
      </w:r>
    </w:p>
    <w:p w14:paraId="644C560F" w14:textId="77777777" w:rsidR="00F97943" w:rsidRDefault="00000000">
      <w:pPr>
        <w:pStyle w:val="A2"/>
        <w:ind w:firstLine="720"/>
        <w:rPr>
          <w:b w:val="0"/>
          <w:sz w:val="24"/>
        </w:rPr>
      </w:pPr>
      <w:r>
        <w:rPr>
          <w:b w:val="0"/>
          <w:sz w:val="24"/>
        </w:rPr>
        <w:t>b. Jumlah input: I</w:t>
      </w:r>
    </w:p>
    <w:p w14:paraId="5F8E75C8" w14:textId="77777777" w:rsidR="00F97943" w:rsidRDefault="00000000">
      <w:pPr>
        <w:pStyle w:val="A2"/>
        <w:ind w:firstLine="720"/>
        <w:rPr>
          <w:b w:val="0"/>
          <w:sz w:val="24"/>
        </w:rPr>
      </w:pPr>
      <w:r>
        <w:rPr>
          <w:b w:val="0"/>
          <w:sz w:val="24"/>
        </w:rPr>
        <w:t>c. Jumlah output: O</w:t>
      </w:r>
    </w:p>
    <w:p w14:paraId="77496EEA" w14:textId="77777777" w:rsidR="00F97943" w:rsidRDefault="00000000">
      <w:pPr>
        <w:pStyle w:val="A2"/>
        <w:ind w:firstLine="720"/>
        <w:rPr>
          <w:b w:val="0"/>
          <w:sz w:val="24"/>
        </w:rPr>
      </w:pPr>
      <w:r>
        <w:rPr>
          <w:b w:val="0"/>
          <w:sz w:val="24"/>
        </w:rPr>
        <w:t>d. Rumus perhitungan jumlah parameter: (I+1) x N + (N+1) x O</w:t>
      </w:r>
    </w:p>
    <w:p w14:paraId="57311179" w14:textId="77777777" w:rsidR="00F97943" w:rsidRDefault="00000000">
      <w:pPr>
        <w:pStyle w:val="A2"/>
        <w:rPr>
          <w:sz w:val="24"/>
        </w:rPr>
      </w:pPr>
      <w:r>
        <w:rPr>
          <w:i/>
          <w:iCs/>
          <w:sz w:val="24"/>
        </w:rPr>
        <w:t>Backpropagation</w:t>
      </w:r>
      <w:r>
        <w:rPr>
          <w:sz w:val="24"/>
        </w:rPr>
        <w:t>:</w:t>
      </w:r>
    </w:p>
    <w:p w14:paraId="10784293" w14:textId="77777777" w:rsidR="00F97943" w:rsidRDefault="00000000">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000000">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000000">
      <w:pPr>
        <w:pStyle w:val="A2"/>
        <w:ind w:firstLine="720"/>
        <w:rPr>
          <w:b w:val="0"/>
          <w:sz w:val="24"/>
        </w:rPr>
      </w:pPr>
      <w:r>
        <w:rPr>
          <w:b w:val="0"/>
          <w:sz w:val="24"/>
        </w:rPr>
        <w:t>c.</w:t>
      </w:r>
      <w:r>
        <w:rPr>
          <w:b w:val="0"/>
          <w:i/>
          <w:iCs/>
          <w:sz w:val="24"/>
        </w:rPr>
        <w:t xml:space="preserve"> Learning rate</w:t>
      </w:r>
      <w:r>
        <w:rPr>
          <w:b w:val="0"/>
          <w:sz w:val="24"/>
        </w:rPr>
        <w:t>: α</w:t>
      </w:r>
    </w:p>
    <w:p w14:paraId="27152D6A" w14:textId="77777777" w:rsidR="00F97943" w:rsidRDefault="00000000">
      <w:pPr>
        <w:pStyle w:val="A2"/>
        <w:ind w:firstLine="720"/>
        <w:rPr>
          <w:b w:val="0"/>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727BF80C" w14:textId="77777777" w:rsidR="00F97943" w:rsidRDefault="00000000">
      <w:pPr>
        <w:pStyle w:val="A2"/>
        <w:rPr>
          <w:sz w:val="24"/>
        </w:rPr>
      </w:pPr>
      <w:r>
        <w:rPr>
          <w:sz w:val="24"/>
        </w:rPr>
        <w:t>Evaluasi model:</w:t>
      </w:r>
    </w:p>
    <w:p w14:paraId="18E7DB93" w14:textId="77777777" w:rsidR="00F97943" w:rsidRDefault="00000000">
      <w:pPr>
        <w:pStyle w:val="A2"/>
        <w:ind w:firstLine="720"/>
        <w:rPr>
          <w:b w:val="0"/>
          <w:sz w:val="24"/>
        </w:rPr>
      </w:pPr>
      <w:r>
        <w:rPr>
          <w:b w:val="0"/>
          <w:sz w:val="24"/>
        </w:rPr>
        <w:t>a. True Positive (TP): jumlah kasus positif yang benar terdeteksi</w:t>
      </w:r>
    </w:p>
    <w:p w14:paraId="11DF4995" w14:textId="77777777" w:rsidR="00F97943" w:rsidRDefault="00000000">
      <w:pPr>
        <w:pStyle w:val="A2"/>
        <w:ind w:firstLine="720"/>
        <w:rPr>
          <w:b w:val="0"/>
          <w:sz w:val="24"/>
        </w:rPr>
      </w:pPr>
      <w:r>
        <w:rPr>
          <w:b w:val="0"/>
          <w:sz w:val="24"/>
        </w:rPr>
        <w:t>b. False Positive (FP): jumlah kasus negatif yang salah terdeteksi sebagai positif</w:t>
      </w:r>
    </w:p>
    <w:p w14:paraId="3E168EEE" w14:textId="77777777" w:rsidR="00F97943" w:rsidRDefault="00000000">
      <w:pPr>
        <w:pStyle w:val="A2"/>
        <w:ind w:firstLine="720"/>
        <w:rPr>
          <w:b w:val="0"/>
          <w:sz w:val="24"/>
        </w:rPr>
      </w:pPr>
      <w:r>
        <w:rPr>
          <w:b w:val="0"/>
          <w:sz w:val="24"/>
        </w:rPr>
        <w:t>c. True Negative (TN): jumlah kasus negatif yang benar terdeteksi</w:t>
      </w:r>
    </w:p>
    <w:p w14:paraId="027603FA" w14:textId="77777777" w:rsidR="00F97943" w:rsidRDefault="00F97943">
      <w:pPr>
        <w:pStyle w:val="A2"/>
        <w:ind w:firstLine="720"/>
        <w:rPr>
          <w:b w:val="0"/>
          <w:sz w:val="24"/>
        </w:rPr>
      </w:pPr>
    </w:p>
    <w:p w14:paraId="04833430" w14:textId="77777777" w:rsidR="00F97943" w:rsidRDefault="00000000">
      <w:pPr>
        <w:pStyle w:val="A2"/>
        <w:ind w:firstLine="720"/>
        <w:rPr>
          <w:b w:val="0"/>
          <w:sz w:val="24"/>
        </w:rPr>
      </w:pPr>
      <w:r>
        <w:rPr>
          <w:b w:val="0"/>
          <w:sz w:val="24"/>
        </w:rPr>
        <w:t xml:space="preserve">d. </w:t>
      </w:r>
      <w:r>
        <w:rPr>
          <w:b w:val="0"/>
          <w:i/>
          <w:iCs/>
          <w:sz w:val="24"/>
        </w:rPr>
        <w:t xml:space="preserve">False </w:t>
      </w:r>
      <w:r>
        <w:rPr>
          <w:b w:val="0"/>
          <w:sz w:val="24"/>
        </w:rPr>
        <w:t>Negative (FN): jumlah kasus positif yang salah terdeteksi sebagai negatif</w:t>
      </w:r>
    </w:p>
    <w:p w14:paraId="3875C8EB" w14:textId="77777777" w:rsidR="00F97943" w:rsidRDefault="00000000">
      <w:pPr>
        <w:pStyle w:val="A2"/>
        <w:ind w:firstLine="720"/>
        <w:rPr>
          <w:b w:val="0"/>
          <w:sz w:val="24"/>
        </w:rPr>
      </w:pPr>
      <w:r>
        <w:rPr>
          <w:b w:val="0"/>
          <w:sz w:val="24"/>
        </w:rPr>
        <w:t>e. Akurasi (</w:t>
      </w:r>
      <w:r>
        <w:rPr>
          <w:b w:val="0"/>
          <w:i/>
          <w:iCs/>
          <w:sz w:val="24"/>
        </w:rPr>
        <w:t>Accuracy</w:t>
      </w:r>
      <w:r>
        <w:rPr>
          <w:b w:val="0"/>
          <w:sz w:val="24"/>
        </w:rPr>
        <w:t>): (TP + TN) / (TP + FP + TN + FN)</w:t>
      </w:r>
    </w:p>
    <w:p w14:paraId="19A9A1AD" w14:textId="77777777" w:rsidR="00F97943" w:rsidRDefault="00000000">
      <w:pPr>
        <w:pStyle w:val="A2"/>
        <w:ind w:firstLine="720"/>
        <w:rPr>
          <w:b w:val="0"/>
          <w:sz w:val="24"/>
        </w:rPr>
      </w:pPr>
      <w:r>
        <w:rPr>
          <w:b w:val="0"/>
          <w:sz w:val="24"/>
        </w:rPr>
        <w:t>f. Presisi (</w:t>
      </w:r>
      <w:r>
        <w:rPr>
          <w:b w:val="0"/>
          <w:i/>
          <w:iCs/>
          <w:sz w:val="24"/>
        </w:rPr>
        <w:t>Precision</w:t>
      </w:r>
      <w:r>
        <w:rPr>
          <w:b w:val="0"/>
          <w:sz w:val="24"/>
        </w:rPr>
        <w:t>): TP / (TP + FP)</w:t>
      </w:r>
    </w:p>
    <w:p w14:paraId="1BAC2AE3" w14:textId="77777777" w:rsidR="00F97943" w:rsidRDefault="00000000">
      <w:pPr>
        <w:pStyle w:val="A2"/>
        <w:ind w:firstLine="720"/>
        <w:rPr>
          <w:b w:val="0"/>
          <w:sz w:val="24"/>
        </w:rPr>
      </w:pPr>
      <w:r>
        <w:rPr>
          <w:b w:val="0"/>
          <w:sz w:val="24"/>
        </w:rPr>
        <w:t xml:space="preserve">g. </w:t>
      </w:r>
      <w:r>
        <w:rPr>
          <w:b w:val="0"/>
          <w:i/>
          <w:iCs/>
          <w:sz w:val="24"/>
        </w:rPr>
        <w:t xml:space="preserve">Recall </w:t>
      </w:r>
      <w:r>
        <w:rPr>
          <w:b w:val="0"/>
          <w:sz w:val="24"/>
        </w:rPr>
        <w:t>(Sensitivitas): TP / (TP + FN)</w:t>
      </w:r>
    </w:p>
    <w:p w14:paraId="36F6136B" w14:textId="77777777" w:rsidR="00F97943" w:rsidRDefault="00000000">
      <w:pPr>
        <w:pStyle w:val="A2"/>
        <w:ind w:firstLine="720"/>
        <w:rPr>
          <w:b w:val="0"/>
          <w:sz w:val="24"/>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14:paraId="1953B841" w14:textId="77777777" w:rsidR="00F97943" w:rsidRDefault="00F97943">
      <w:pPr>
        <w:pStyle w:val="A2"/>
        <w:ind w:firstLine="720"/>
        <w:rPr>
          <w:b w:val="0"/>
          <w:sz w:val="24"/>
        </w:rPr>
      </w:pPr>
    </w:p>
    <w:p w14:paraId="3BD05AEC" w14:textId="77777777" w:rsidR="00F97943" w:rsidRDefault="00F97943">
      <w:pPr>
        <w:sectPr w:rsidR="00F97943">
          <w:headerReference w:type="default" r:id="rId43"/>
          <w:footerReference w:type="default" r:id="rId44"/>
          <w:type w:val="continuous"/>
          <w:pgSz w:w="11906" w:h="16838"/>
          <w:pgMar w:top="1701" w:right="1701" w:bottom="1701" w:left="2268" w:header="708" w:footer="708" w:gutter="0"/>
          <w:cols w:space="708"/>
          <w:docGrid w:linePitch="360"/>
        </w:sectPr>
      </w:pPr>
    </w:p>
    <w:p w14:paraId="433CEA3F" w14:textId="77777777" w:rsidR="00F97943" w:rsidRDefault="00000000">
      <w:pPr>
        <w:pStyle w:val="Heading1"/>
      </w:pPr>
      <w:bookmarkStart w:id="71" w:name="_Toc130610753"/>
      <w:r>
        <w:lastRenderedPageBreak/>
        <w:t>DAFTAR PUSTAKA</w:t>
      </w:r>
      <w:bookmarkEnd w:id="71"/>
    </w:p>
    <w:p w14:paraId="12F35CEA" w14:textId="77777777" w:rsidR="00F97943" w:rsidRDefault="00F97943"/>
    <w:p w14:paraId="1D40314F" w14:textId="77777777" w:rsidR="00F97943" w:rsidRDefault="00000000">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 xml:space="preserve">Fiddiy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000000">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000000">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ps://doi.org/10.30865/jurikom.v9i6.5216</w:t>
      </w:r>
    </w:p>
    <w:p w14:paraId="78CA8040" w14:textId="77777777" w:rsidR="00F97943" w:rsidRDefault="00000000">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143/jkt.v7i1.4629</w:t>
      </w:r>
    </w:p>
    <w:p w14:paraId="0BA708FF" w14:textId="77777777" w:rsidR="00F97943" w:rsidRDefault="00000000">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000000">
      <w:pPr>
        <w:pStyle w:val="Bibliography1"/>
        <w:spacing w:line="360" w:lineRule="auto"/>
        <w:rPr>
          <w:rFonts w:cs="Times New Roman"/>
        </w:rPr>
      </w:pPr>
      <w:r>
        <w:rPr>
          <w:rFonts w:cs="Times New Roman"/>
        </w:rPr>
        <w:t xml:space="preserve">Lesmana, A. M., Fadhillah, R. P., &amp; Rozikin, C. (2022). Identifikasi P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000000">
      <w:pPr>
        <w:pStyle w:val="Bibliography1"/>
        <w:spacing w:line="360" w:lineRule="auto"/>
        <w:rPr>
          <w:rFonts w:cs="Times New Roman"/>
        </w:rPr>
      </w:pPr>
      <w:r>
        <w:rPr>
          <w:rFonts w:cs="Times New Roman"/>
        </w:rPr>
        <w:t xml:space="preserve">Listyalina, L., Yudianingsih, Y., Soedjono, A. W., Utari, E. L., &amp; Dharmawan, D. A. (2022). Deep-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000000">
      <w:pPr>
        <w:pStyle w:val="Bibliography1"/>
        <w:spacing w:line="360" w:lineRule="auto"/>
        <w:rPr>
          <w:rFonts w:cs="Times New Roman"/>
        </w:rPr>
      </w:pPr>
      <w:r>
        <w:rPr>
          <w:rFonts w:cs="Times New Roman"/>
        </w:rPr>
        <w:lastRenderedPageBreak/>
        <w:t xml:space="preserve">Priyanti, E. (2021). Deteksi Bakteri Pada Produk Makanan Kemasan Menggunakan Algoritma Naï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000000">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ps://doi.org/10.54371/jiip.v5i9.805</w:t>
      </w:r>
    </w:p>
    <w:p w14:paraId="3949F910" w14:textId="77777777" w:rsidR="00F97943" w:rsidRDefault="00000000">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000000">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000000">
      <w:pPr>
        <w:pStyle w:val="Bibliography1"/>
        <w:spacing w:line="360" w:lineRule="auto"/>
        <w:rPr>
          <w:rFonts w:cs="Times New Roman"/>
        </w:rPr>
      </w:pPr>
      <w:r>
        <w:rPr>
          <w:rFonts w:cs="Times New Roman"/>
        </w:rPr>
        <w:t xml:space="preserve">Setyaningsih, E. R., &amp; Edy, M. S. (2022). YOLOv4 dan Mas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000000">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000000">
      <w:pPr>
        <w:pStyle w:val="Bibliography1"/>
        <w:spacing w:line="360" w:lineRule="auto"/>
        <w:rPr>
          <w:rFonts w:cs="Times New Roman"/>
        </w:rPr>
      </w:pPr>
      <w:r>
        <w:rPr>
          <w:rFonts w:cs="Times New Roman"/>
        </w:rPr>
        <w:t xml:space="preserve">TiaraSari, A., &amp; Haryatmi, E. (2021). Penerapan Convolutional Neural Network D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000000">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000000">
      <w:pPr>
        <w:pStyle w:val="Bibliography1"/>
        <w:spacing w:line="360" w:lineRule="auto"/>
        <w:rPr>
          <w:rFonts w:cs="Times New Roman"/>
        </w:rPr>
      </w:pPr>
      <w:r>
        <w:rPr>
          <w:rFonts w:cs="Times New Roman"/>
        </w:rPr>
        <w:t xml:space="preserve">Valentina, 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000000">
      <w:pPr>
        <w:pStyle w:val="Bibliography1"/>
        <w:spacing w:line="360" w:lineRule="auto"/>
        <w:rPr>
          <w:rFonts w:cs="Times New Roman"/>
        </w:rPr>
      </w:pPr>
      <w:r>
        <w:rPr>
          <w:rFonts w:cs="Times New Roman"/>
        </w:rPr>
        <w:t xml:space="preserve">Vu, T.-T.-H., Pham, D.-L., &amp; Chang, T.-W. (2023). A YOLO-based Real-time Packaging Defect Detection Sy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000000">
      <w:r>
        <w:fldChar w:fldCharType="end"/>
      </w:r>
    </w:p>
    <w:p w14:paraId="7746B552" w14:textId="77777777" w:rsidR="00F97943" w:rsidRDefault="00F97943">
      <w:pPr>
        <w:sectPr w:rsidR="00F97943">
          <w:headerReference w:type="even" r:id="rId45"/>
          <w:headerReference w:type="default" r:id="rId46"/>
          <w:footerReference w:type="even" r:id="rId47"/>
          <w:footerReference w:type="default" r:id="rId48"/>
          <w:pgSz w:w="11906" w:h="16838"/>
          <w:pgMar w:top="1701" w:right="1701" w:bottom="1701" w:left="2268" w:header="708" w:footer="708" w:gutter="0"/>
          <w:cols w:space="708"/>
          <w:docGrid w:linePitch="360"/>
        </w:sectPr>
      </w:pPr>
    </w:p>
    <w:p w14:paraId="6EA702E6" w14:textId="77777777" w:rsidR="00F97943" w:rsidRDefault="00000000">
      <w:pPr>
        <w:pStyle w:val="Heading1"/>
      </w:pPr>
      <w:bookmarkStart w:id="72" w:name="_Toc130610754"/>
      <w:r>
        <w:lastRenderedPageBreak/>
        <w:t>LAMPIRAN</w:t>
      </w:r>
      <w:bookmarkEnd w:id="72"/>
    </w:p>
    <w:p w14:paraId="182711FD" w14:textId="77777777" w:rsidR="00F97943" w:rsidRDefault="00F97943"/>
    <w:p w14:paraId="2DE9E80F" w14:textId="77777777" w:rsidR="00F97943" w:rsidRDefault="00F97943">
      <w:pPr>
        <w:pStyle w:val="ListParagraph"/>
        <w:numPr>
          <w:ilvl w:val="0"/>
          <w:numId w:val="4"/>
        </w:numPr>
      </w:pPr>
    </w:p>
    <w:sectPr w:rsidR="00F97943">
      <w:headerReference w:type="default" r:id="rId49"/>
      <w:footerReference w:type="default" r:id="rId50"/>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63506B" w14:textId="77777777" w:rsidR="0057497F" w:rsidRDefault="0057497F">
      <w:pPr>
        <w:spacing w:line="240" w:lineRule="auto"/>
      </w:pPr>
      <w:r>
        <w:separator/>
      </w:r>
    </w:p>
  </w:endnote>
  <w:endnote w:type="continuationSeparator" w:id="0">
    <w:p w14:paraId="7319DA5C" w14:textId="77777777" w:rsidR="0057497F" w:rsidRDefault="0057497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default"/>
    <w:sig w:usb0="00000000" w:usb1="00000000" w:usb2="00000000" w:usb3="00000000" w:csb0="80000000" w:csb1="00000000"/>
  </w:font>
  <w:font w:name="Symbol">
    <w:panose1 w:val="05050102010706020507"/>
    <w:charset w:val="02"/>
    <w:family w:val="roman"/>
    <w:pitch w:val="default"/>
    <w:sig w:usb0="00000000" w:usb1="00000000" w:usb2="00000000" w:usb3="00000000" w:csb0="80000000" w:csb1="00000000"/>
  </w:font>
  <w:font w:name="SimSun">
    <w:altName w:val="宋体"/>
    <w:panose1 w:val="02010600030101010101"/>
    <w:charset w:val="86"/>
    <w:family w:val="auto"/>
    <w:pitch w:val="default"/>
    <w:sig w:usb0="00000003" w:usb1="288F0000" w:usb2="00000006" w:usb3="00000000" w:csb0="00040001" w:csb1="00000000"/>
  </w:font>
  <w:font w:name="等线 Light">
    <w:altName w:val="Liberation Mono"/>
    <w:panose1 w:val="02010600030101010101"/>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Content>
      <w:p w14:paraId="559C4055" w14:textId="77777777" w:rsidR="00F97943" w:rsidRDefault="00000000">
        <w:pPr>
          <w:pStyle w:val="Footer"/>
          <w:jc w:val="center"/>
        </w:pPr>
        <w:r>
          <w:fldChar w:fldCharType="begin"/>
        </w:r>
        <w:r>
          <w:instrText xml:space="preserve"> PAGE   \* MERGEFORMAT </w:instrText>
        </w:r>
        <w:r>
          <w:fldChar w:fldCharType="separate"/>
        </w:r>
        <w:r>
          <w:t>2</w:t>
        </w:r>
        <w:r>
          <w:fldChar w:fldCharType="end"/>
        </w:r>
      </w:p>
    </w:sdtContent>
  </w:sdt>
  <w:p w14:paraId="665CF357" w14:textId="77777777" w:rsidR="00F97943" w:rsidRDefault="00F9794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F97943" w:rsidRDefault="00F9794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F97943" w:rsidRDefault="00F9794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853D3" w14:textId="77777777" w:rsidR="00F97943" w:rsidRDefault="00F9794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Content>
      <w:p w14:paraId="6B125430" w14:textId="77777777" w:rsidR="00F97943" w:rsidRDefault="00000000">
        <w:pPr>
          <w:pStyle w:val="Footer"/>
          <w:jc w:val="center"/>
        </w:pPr>
        <w:r>
          <w:fldChar w:fldCharType="begin"/>
        </w:r>
        <w:r>
          <w:instrText xml:space="preserve"> PAGE   \* MERGEFORMAT </w:instrText>
        </w:r>
        <w:r>
          <w:fldChar w:fldCharType="separate"/>
        </w:r>
        <w:r>
          <w:t>2</w:t>
        </w:r>
        <w:r>
          <w:fldChar w:fldCharType="end"/>
        </w:r>
      </w:p>
    </w:sdtContent>
  </w:sdt>
  <w:p w14:paraId="3934A9F4" w14:textId="77777777" w:rsidR="00F97943" w:rsidRDefault="00F9794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F97943" w:rsidRDefault="00F9794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F97943" w:rsidRDefault="00F97943">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Content>
      <w:p w14:paraId="63298A5E" w14:textId="77777777" w:rsidR="00F97943" w:rsidRDefault="00000000">
        <w:pPr>
          <w:pStyle w:val="Footer"/>
          <w:jc w:val="center"/>
        </w:pPr>
        <w:r>
          <w:fldChar w:fldCharType="begin"/>
        </w:r>
        <w:r>
          <w:instrText xml:space="preserve"> PAGE   \* MERGEFORMAT </w:instrText>
        </w:r>
        <w:r>
          <w:fldChar w:fldCharType="separate"/>
        </w:r>
        <w:r>
          <w:t>2</w:t>
        </w:r>
        <w:r>
          <w:fldChar w:fldCharType="end"/>
        </w:r>
      </w:p>
    </w:sdtContent>
  </w:sdt>
  <w:p w14:paraId="4BAE3162" w14:textId="77777777" w:rsidR="00F97943" w:rsidRDefault="00F9794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Content>
      <w:p w14:paraId="420E48DC" w14:textId="77777777" w:rsidR="00F97943" w:rsidRDefault="00000000">
        <w:pPr>
          <w:pStyle w:val="Footer"/>
          <w:jc w:val="center"/>
        </w:pPr>
        <w:r>
          <w:fldChar w:fldCharType="begin"/>
        </w:r>
        <w:r>
          <w:instrText xml:space="preserve"> PAGE   \* MERGEFORMAT </w:instrText>
        </w:r>
        <w:r>
          <w:fldChar w:fldCharType="separate"/>
        </w:r>
        <w:r>
          <w:t>2</w:t>
        </w:r>
        <w:r>
          <w:fldChar w:fldCharType="end"/>
        </w:r>
      </w:p>
    </w:sdtContent>
  </w:sdt>
  <w:p w14:paraId="390DEA07" w14:textId="77777777" w:rsidR="00F97943" w:rsidRDefault="00F979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F97943" w:rsidRDefault="00F9794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Content>
      <w:p w14:paraId="6C300073" w14:textId="77777777" w:rsidR="00F97943" w:rsidRDefault="00000000">
        <w:pPr>
          <w:pStyle w:val="Footer"/>
          <w:jc w:val="center"/>
        </w:pPr>
        <w:r>
          <w:fldChar w:fldCharType="begin"/>
        </w:r>
        <w:r>
          <w:instrText xml:space="preserve"> PAGE   \* MERGEFORMAT </w:instrText>
        </w:r>
        <w:r>
          <w:fldChar w:fldCharType="separate"/>
        </w:r>
        <w:r>
          <w:t>2</w:t>
        </w:r>
        <w:r>
          <w:fldChar w:fldCharType="end"/>
        </w:r>
      </w:p>
    </w:sdtContent>
  </w:sdt>
  <w:p w14:paraId="088E3637" w14:textId="77777777" w:rsidR="00F97943" w:rsidRDefault="00F979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F97943" w:rsidRDefault="00F9794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F5B3" w14:textId="77777777" w:rsidR="00F97943" w:rsidRDefault="00F9794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F97943" w:rsidRDefault="00F9794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Content>
      <w:p w14:paraId="1B2D69A8" w14:textId="77777777" w:rsidR="00F97943" w:rsidRDefault="00000000">
        <w:pPr>
          <w:pStyle w:val="Footer"/>
          <w:jc w:val="center"/>
        </w:pPr>
        <w:r>
          <w:fldChar w:fldCharType="begin"/>
        </w:r>
        <w:r>
          <w:instrText xml:space="preserve"> PAGE   \* MERGEFORMAT </w:instrText>
        </w:r>
        <w:r>
          <w:fldChar w:fldCharType="separate"/>
        </w:r>
        <w:r>
          <w:t>2</w:t>
        </w:r>
        <w:r>
          <w:fldChar w:fldCharType="end"/>
        </w:r>
      </w:p>
    </w:sdtContent>
  </w:sdt>
  <w:p w14:paraId="383AFF70" w14:textId="77777777" w:rsidR="00F97943" w:rsidRDefault="00F9794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F97943" w:rsidRDefault="00F9794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F97943" w:rsidRDefault="00F979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003ED" w14:textId="77777777" w:rsidR="0057497F" w:rsidRDefault="0057497F">
      <w:r>
        <w:separator/>
      </w:r>
    </w:p>
  </w:footnote>
  <w:footnote w:type="continuationSeparator" w:id="0">
    <w:p w14:paraId="0440398A" w14:textId="77777777" w:rsidR="0057497F" w:rsidRDefault="005749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F97943" w:rsidRDefault="00F97943">
    <w:pPr>
      <w:pStyle w:val="Header"/>
      <w:jc w:val="right"/>
    </w:pPr>
  </w:p>
  <w:p w14:paraId="54896B51" w14:textId="77777777" w:rsidR="00F97943" w:rsidRDefault="00F9794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Content>
      <w:p w14:paraId="3F03D529" w14:textId="77777777" w:rsidR="00F97943" w:rsidRDefault="00000000">
        <w:pPr>
          <w:pStyle w:val="Header"/>
          <w:jc w:val="right"/>
        </w:pPr>
        <w:r>
          <w:fldChar w:fldCharType="begin"/>
        </w:r>
        <w:r>
          <w:instrText xml:space="preserve"> PAGE   \* MERGEFORMAT </w:instrText>
        </w:r>
        <w:r>
          <w:fldChar w:fldCharType="separate"/>
        </w:r>
        <w:r>
          <w:t>2</w:t>
        </w:r>
        <w:r>
          <w:fldChar w:fldCharType="end"/>
        </w:r>
      </w:p>
    </w:sdtContent>
  </w:sdt>
  <w:p w14:paraId="11156698" w14:textId="77777777" w:rsidR="00F97943" w:rsidRDefault="00F9794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Content>
      <w:p w14:paraId="66C84164" w14:textId="77777777" w:rsidR="00F97943" w:rsidRDefault="00000000">
        <w:pPr>
          <w:pStyle w:val="Header"/>
          <w:jc w:val="right"/>
        </w:pPr>
        <w:r>
          <w:fldChar w:fldCharType="begin"/>
        </w:r>
        <w:r>
          <w:instrText xml:space="preserve"> PAGE   \* MERGEFORMAT </w:instrText>
        </w:r>
        <w:r>
          <w:fldChar w:fldCharType="separate"/>
        </w:r>
        <w:r>
          <w:t>2</w:t>
        </w:r>
        <w:r>
          <w:fldChar w:fldCharType="end"/>
        </w:r>
      </w:p>
    </w:sdtContent>
  </w:sdt>
  <w:p w14:paraId="2B8191BE" w14:textId="77777777" w:rsidR="00F97943" w:rsidRDefault="00F9794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0749" w14:textId="77777777" w:rsidR="00F97943" w:rsidRDefault="00F97943">
    <w:pPr>
      <w:pStyle w:val="Header"/>
      <w:jc w:val="right"/>
    </w:pPr>
  </w:p>
  <w:p w14:paraId="429D507D" w14:textId="77777777" w:rsidR="00F97943" w:rsidRDefault="00F9794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F97943" w:rsidRDefault="00F9794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Content>
      <w:p w14:paraId="30C79791" w14:textId="77777777" w:rsidR="00F97943" w:rsidRDefault="00000000">
        <w:pPr>
          <w:pStyle w:val="Header"/>
          <w:jc w:val="right"/>
        </w:pPr>
        <w:r>
          <w:fldChar w:fldCharType="begin"/>
        </w:r>
        <w:r>
          <w:instrText xml:space="preserve"> PAGE   \* MERGEFORMAT </w:instrText>
        </w:r>
        <w:r>
          <w:fldChar w:fldCharType="separate"/>
        </w:r>
        <w:r>
          <w:t>2</w:t>
        </w:r>
        <w:r>
          <w:fldChar w:fldCharType="end"/>
        </w:r>
      </w:p>
    </w:sdtContent>
  </w:sdt>
  <w:p w14:paraId="740E720F" w14:textId="77777777" w:rsidR="00F97943" w:rsidRDefault="00F9794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F97943" w:rsidRDefault="00F97943">
    <w:pPr>
      <w:pStyle w:val="Header"/>
      <w:jc w:val="right"/>
    </w:pPr>
  </w:p>
  <w:p w14:paraId="55EB051A" w14:textId="77777777" w:rsidR="00F97943" w:rsidRDefault="00F97943">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F97943" w:rsidRDefault="00F97943">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F97943" w:rsidRDefault="00F979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F97943" w:rsidRDefault="00F979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F97943" w:rsidRDefault="00F979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Content>
      <w:p w14:paraId="0BE6DA1D" w14:textId="77777777" w:rsidR="00F97943" w:rsidRDefault="00000000">
        <w:pPr>
          <w:pStyle w:val="Header"/>
          <w:jc w:val="right"/>
        </w:pPr>
        <w:r>
          <w:fldChar w:fldCharType="begin"/>
        </w:r>
        <w:r>
          <w:instrText xml:space="preserve"> PAGE   \* MERGEFORMAT </w:instrText>
        </w:r>
        <w:r>
          <w:fldChar w:fldCharType="separate"/>
        </w:r>
        <w:r>
          <w:t>2</w:t>
        </w:r>
        <w:r>
          <w:fldChar w:fldCharType="end"/>
        </w:r>
      </w:p>
    </w:sdtContent>
  </w:sdt>
  <w:p w14:paraId="324A33AC" w14:textId="77777777" w:rsidR="00F97943" w:rsidRDefault="00F9794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Content>
      <w:p w14:paraId="05100B3B" w14:textId="77777777" w:rsidR="00F97943" w:rsidRDefault="00000000">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F97943" w:rsidRDefault="00F9794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F97943" w:rsidRDefault="00F97943">
    <w:pPr>
      <w:pStyle w:val="Header"/>
      <w:jc w:val="right"/>
    </w:pPr>
  </w:p>
  <w:p w14:paraId="1DAFD493" w14:textId="77777777" w:rsidR="00F97943" w:rsidRDefault="00F9794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F97943" w:rsidRDefault="00F9794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Content>
      <w:p w14:paraId="50F358CD" w14:textId="77777777" w:rsidR="00F97943" w:rsidRDefault="00000000">
        <w:pPr>
          <w:pStyle w:val="Header"/>
          <w:jc w:val="right"/>
        </w:pPr>
        <w:r>
          <w:fldChar w:fldCharType="begin"/>
        </w:r>
        <w:r>
          <w:instrText xml:space="preserve"> PAGE   \* MERGEFORMAT </w:instrText>
        </w:r>
        <w:r>
          <w:fldChar w:fldCharType="separate"/>
        </w:r>
        <w:r>
          <w:t>2</w:t>
        </w:r>
        <w:r>
          <w:fldChar w:fldCharType="end"/>
        </w:r>
      </w:p>
    </w:sdtContent>
  </w:sdt>
  <w:p w14:paraId="22A286B8" w14:textId="77777777" w:rsidR="00F97943" w:rsidRDefault="00F9794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F97943" w:rsidRDefault="00F97943">
    <w:pPr>
      <w:pStyle w:val="Header"/>
      <w:jc w:val="right"/>
    </w:pPr>
  </w:p>
  <w:p w14:paraId="0A9C3590" w14:textId="77777777" w:rsidR="00F97943" w:rsidRDefault="00F979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0B892F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2139717140">
    <w:abstractNumId w:val="5"/>
  </w:num>
  <w:num w:numId="2" w16cid:durableId="972906475">
    <w:abstractNumId w:val="2"/>
  </w:num>
  <w:num w:numId="3" w16cid:durableId="816384061">
    <w:abstractNumId w:val="4"/>
  </w:num>
  <w:num w:numId="4" w16cid:durableId="1611820321">
    <w:abstractNumId w:val="0"/>
  </w:num>
  <w:num w:numId="5" w16cid:durableId="1563247086">
    <w:abstractNumId w:val="1"/>
  </w:num>
  <w:num w:numId="6" w16cid:durableId="38137229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0BE"/>
    <w:rsid w:val="0000603E"/>
    <w:rsid w:val="0007178F"/>
    <w:rsid w:val="001260BE"/>
    <w:rsid w:val="001806C8"/>
    <w:rsid w:val="001A69DC"/>
    <w:rsid w:val="001F3492"/>
    <w:rsid w:val="0023534B"/>
    <w:rsid w:val="002555C9"/>
    <w:rsid w:val="00293354"/>
    <w:rsid w:val="00330CD2"/>
    <w:rsid w:val="003B6D3A"/>
    <w:rsid w:val="004015ED"/>
    <w:rsid w:val="004158B8"/>
    <w:rsid w:val="00421FFF"/>
    <w:rsid w:val="00494139"/>
    <w:rsid w:val="004A6720"/>
    <w:rsid w:val="005008A3"/>
    <w:rsid w:val="00561197"/>
    <w:rsid w:val="0057497F"/>
    <w:rsid w:val="005840CB"/>
    <w:rsid w:val="00625D10"/>
    <w:rsid w:val="00662B8A"/>
    <w:rsid w:val="00694789"/>
    <w:rsid w:val="006A66FA"/>
    <w:rsid w:val="006C08D0"/>
    <w:rsid w:val="006C489B"/>
    <w:rsid w:val="006D3CB9"/>
    <w:rsid w:val="0074495B"/>
    <w:rsid w:val="0075270A"/>
    <w:rsid w:val="007C2033"/>
    <w:rsid w:val="007C6B67"/>
    <w:rsid w:val="007C72C7"/>
    <w:rsid w:val="00805C05"/>
    <w:rsid w:val="008A280E"/>
    <w:rsid w:val="009056FF"/>
    <w:rsid w:val="0092370F"/>
    <w:rsid w:val="009374AB"/>
    <w:rsid w:val="00991B5D"/>
    <w:rsid w:val="00A66CEE"/>
    <w:rsid w:val="00A80107"/>
    <w:rsid w:val="00AD0988"/>
    <w:rsid w:val="00AF67BC"/>
    <w:rsid w:val="00B24FFA"/>
    <w:rsid w:val="00B33C8D"/>
    <w:rsid w:val="00B85142"/>
    <w:rsid w:val="00B9173B"/>
    <w:rsid w:val="00BA14B4"/>
    <w:rsid w:val="00BE2FF1"/>
    <w:rsid w:val="00C003C7"/>
    <w:rsid w:val="00C42C8C"/>
    <w:rsid w:val="00C673ED"/>
    <w:rsid w:val="00C73616"/>
    <w:rsid w:val="00C85AF1"/>
    <w:rsid w:val="00CA3704"/>
    <w:rsid w:val="00D05BBE"/>
    <w:rsid w:val="00D20BE2"/>
    <w:rsid w:val="00D24D05"/>
    <w:rsid w:val="00D42051"/>
    <w:rsid w:val="00D64EE5"/>
    <w:rsid w:val="00DB32C3"/>
    <w:rsid w:val="00E73836"/>
    <w:rsid w:val="00E91B45"/>
    <w:rsid w:val="00EA0CA9"/>
    <w:rsid w:val="00EA6FB2"/>
    <w:rsid w:val="00EC7AEC"/>
    <w:rsid w:val="00ED49ED"/>
    <w:rsid w:val="00F405A5"/>
    <w:rsid w:val="00F91B92"/>
    <w:rsid w:val="00F9461A"/>
    <w:rsid w:val="00F97943"/>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62A0068"/>
  <w15:docId w15:val="{21DE477F-61A8-A347-8044-2CC4264B5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Heading1">
    <w:name w:val="heading 1"/>
    <w:basedOn w:val="Normal"/>
    <w:next w:val="Normal"/>
    <w:link w:val="Heading1Char"/>
    <w:uiPriority w:val="9"/>
    <w:qFormat/>
    <w:pPr>
      <w:keepNext/>
      <w:keepLines/>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jc w:val="left"/>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jc w:val="left"/>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line="240" w:lineRule="auto"/>
    </w:pPr>
  </w:style>
  <w:style w:type="paragraph" w:styleId="Header">
    <w:name w:val="header"/>
    <w:basedOn w:val="Normal"/>
    <w:link w:val="HeaderChar"/>
    <w:uiPriority w:val="99"/>
    <w:unhideWhenUsed/>
    <w:qFormat/>
    <w:pPr>
      <w:tabs>
        <w:tab w:val="center" w:pos="4513"/>
        <w:tab w:val="right" w:pos="9026"/>
      </w:tabs>
      <w:spacing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DefaultParagraphFon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styleId="ListParagraph">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8.xml"/><Relationship Id="rId39" Type="http://schemas.openxmlformats.org/officeDocument/2006/relationships/image" Target="media/image6.png"/><Relationship Id="rId21" Type="http://schemas.openxmlformats.org/officeDocument/2006/relationships/header" Target="header7.xml"/><Relationship Id="rId34" Type="http://schemas.openxmlformats.org/officeDocument/2006/relationships/image" Target="media/image5.png"/><Relationship Id="rId42" Type="http://schemas.openxmlformats.org/officeDocument/2006/relationships/image" Target="media/image9.png"/><Relationship Id="rId47" Type="http://schemas.openxmlformats.org/officeDocument/2006/relationships/footer" Target="footer15.xml"/><Relationship Id="rId50" Type="http://schemas.openxmlformats.org/officeDocument/2006/relationships/footer" Target="footer1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9.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footer" Target="footer11.xml"/><Relationship Id="rId37" Type="http://schemas.openxmlformats.org/officeDocument/2006/relationships/footer" Target="footer12.xml"/><Relationship Id="rId40" Type="http://schemas.openxmlformats.org/officeDocument/2006/relationships/image" Target="media/image7.png"/><Relationship Id="rId45"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header" Target="header13.xml"/><Relationship Id="rId49" Type="http://schemas.openxmlformats.org/officeDocument/2006/relationships/header" Target="header17.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header" Target="header11.xml"/><Relationship Id="rId44" Type="http://schemas.openxmlformats.org/officeDocument/2006/relationships/footer" Target="footer14.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header" Target="header12.xml"/><Relationship Id="rId43" Type="http://schemas.openxmlformats.org/officeDocument/2006/relationships/header" Target="header14.xml"/><Relationship Id="rId48" Type="http://schemas.openxmlformats.org/officeDocument/2006/relationships/footer" Target="footer16.xml"/><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image" Target="media/image4.png"/><Relationship Id="rId38" Type="http://schemas.openxmlformats.org/officeDocument/2006/relationships/footer" Target="footer13.xml"/><Relationship Id="rId46" Type="http://schemas.openxmlformats.org/officeDocument/2006/relationships/header" Target="header16.xml"/><Relationship Id="rId20" Type="http://schemas.openxmlformats.org/officeDocument/2006/relationships/header" Target="header6.xml"/><Relationship Id="rId41"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D7283-26AA-4A99-83B6-9713D7A1F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37</Pages>
  <Words>11448</Words>
  <Characters>65257</Characters>
  <Application>Microsoft Office Word</Application>
  <DocSecurity>0</DocSecurity>
  <Lines>543</Lines>
  <Paragraphs>153</Paragraphs>
  <ScaleCrop>false</ScaleCrop>
  <Company/>
  <LinksUpToDate>false</LinksUpToDate>
  <CharactersWithSpaces>76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ferrysyarif</cp:lastModifiedBy>
  <cp:revision>18</cp:revision>
  <cp:lastPrinted>2023-04-10T14:05:00Z</cp:lastPrinted>
  <dcterms:created xsi:type="dcterms:W3CDTF">2023-03-22T15:54:00Z</dcterms:created>
  <dcterms:modified xsi:type="dcterms:W3CDTF">2023-04-10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